
<file path=[Content_Types].xml><?xml version="1.0" encoding="utf-8"?>
<Types xmlns="http://schemas.openxmlformats.org/package/2006/content-types">
  <Default Extension="wmf" ContentType="image/x-wmf"/>
  <Default Extension="png" ContentType="image/png"/>
  <Default Extension="xml" ContentType="application/xml"/>
  <Default Extension="jpeg" ContentType="image/jpeg"/>
  <Default Extension="rels" ContentType="application/vnd.openxmlformats-package.relationships+xml"/>
  <Default Extension="bin" ContentType="application/vnd.openxmlformats-officedocument.oleObject"/>
  <Override PartName="/docProps/app.xml" ContentType="application/vnd.openxmlformats-officedocument.extended-properti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 <Relationships xmlns="http://schemas.openxmlformats.org/package/2006/relationships"> <Relationship Id="rId1" Type="http://schemas.openxmlformats.org/officeDocument/2006/relationships/officeDocument" Target="word/document.xml"/> <Relationship Id="rId2" Type="http://schemas.openxmlformats.org/package/2006/relationships/metadata/core-properties" Target="docProps/core.xml"/> <Relationship Id="rId3" Type="http://schemas.openxmlformats.org/officeDocument/2006/relationships/extended-properties" Target="docProps/app.xml"/> 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a="http://schemas.openxmlformats.org/drawingml/2006/main" xmlns:wne="http://schemas.microsoft.com/office/word/2006/wordml" xmlns:wps="http://schemas.microsoft.com/office/word/2010/wordprocessingShape" mc:Ignorable="w14 w15 wp14">
  <w:body>
    <w:tbl>
      <w:tblPr>
        <w:tblStyle w:val="172"/>
        <w:tblW w:w="10632" w:type="dxa"/>
        <w:tblInd w:w="-1025" w:type="dxa"/>
        <w:tblLayout w:type="fixed"/>
        <w:tblLook w:val="04A0" w:firstRow="1" w:lastRow="0" w:firstColumn="1" w:lastColumn="0" w:noHBand="0" w:noVBand="1"/>
      </w:tblPr>
      <w:tblGrid>
        <w:gridCol w:w="3261"/>
        <w:gridCol w:w="3261"/>
        <w:gridCol w:w="4110"/>
      </w:tblGrid>
      <w:tr>
        <w:trPr/>
        <w:tc>
          <w:tcPr>
            <w:gridSpan w:val="2"/>
            <w:tcW w:w="6522" w:type="dxa"/>
            <w:textDirection w:val="lrTb"/>
            <w:noWrap w:val="false"/>
          </w:tcPr>
          <w:p>
            <w:pPr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 xml:space="preserve">Reference</w:t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pPr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 xml:space="preserve">Reason for Leaving Paper </w:t>
            </w:r>
            <w:r/>
          </w:p>
        </w:tc>
      </w:tr>
      <w:tr>
        <w:trPr/>
        <w:tc>
          <w:tcPr>
            <w:gridSpan w:val="3"/>
            <w:tcW w:w="10632" w:type="dxa"/>
            <w:textDirection w:val="lrTb"/>
            <w:noWrap w:val="false"/>
          </w:tcPr>
          <w:p>
            <w:r>
              <w:rPr>
                <w:b/>
              </w:rPr>
              <w:t xml:space="preserve">Metabolic rat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365-3032.2000.00197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osch&lt;/Author&gt;&lt;Year&gt;2000&lt;/Year&gt;&lt;RecNum&gt;12&lt;/RecNum&gt;&lt;DisplayText&gt;(Bosch, Chown, &amp;amp; Scholtz, 2000)&lt;/DisplayText&gt;&lt;record&gt;&lt;rec-number&gt;12&lt;/rec-number&gt;&lt;foreign-keys&gt;&lt;key app="EN" db-id="w929a2p9xf5tv3edwrrppe0hszpzaz9petzr"</w:instrText>
            </w:r>
            <w:r>
              <w:instrText xml:space="preserve"> timestamp="1516678594"&gt;12&lt;/key&gt;&lt;/foreign-keys&gt;&lt;ref-type name="Journal Article"&gt;17&lt;/ref-type&gt;&lt;contributors&gt;&lt;authors&gt;&lt;author&gt;Bosch, Mareza&lt;/author&gt;&lt;author&gt;Chown, Steven L.&lt;/author&gt;&lt;author&gt;Scholtz, Clarke H.&lt;/author&gt;&lt;/authors&gt;&lt;/contributors&gt;&lt;titles&gt;&lt;title&gt;Dis</w:instrText>
            </w:r>
            <w:r>
              <w:instrText xml:space="preserve">continuous gas exchange and water loss in the keratin beetle Omorgus radula: further evidence against the water conservation hypothesis?&lt;/title&gt;&lt;secondary-title&gt;Physiological Entomology&lt;/secondary-title&gt;&lt;/titles&gt;&lt;periodical&gt;&lt;full-title&gt;Physiological Entomol</w:instrText>
            </w:r>
            <w:r>
              <w:instrText xml:space="preserve">ogy&lt;/full-title&gt;&lt;/periodical&gt;&lt;pages&gt;309-314&lt;/pages&gt;&lt;volume&gt;25&lt;/volume&gt;&lt;number&gt;4&lt;/number&gt;&lt;keywords&gt;&lt;keyword&gt;Discontinuous gas exchange&lt;/keyword&gt;&lt;keyword&gt;respiratory metabolism&lt;/keyword&gt;&lt;keyword&gt;transpiration&lt;/keyword&gt;&lt;keyword&gt;water loss&lt;/keyword&gt;&lt;/keywords&gt;&lt;</w:instrText>
            </w:r>
            <w:r>
              <w:instrText xml:space="preserve">dates&gt;&lt;year&gt;2000&lt;/year&gt;&lt;/dates&gt;&lt;publisher&gt;Blackwell Science Ltd&lt;/publisher&gt;&lt;isbn&gt;1365-3032&lt;/isbn&gt;&lt;urls&gt;&lt;related-urls&gt;&lt;url&gt;http://dx.doi.org/10.1111/j.1365-3032.2000.00197.x&lt;/url&gt;&lt;/related-urls&gt;&lt;/urls&gt;&lt;electronic-resource-num&gt;10.1111/j.1365-3032.2000.00197.x</w:instrText>
            </w:r>
            <w:r>
              <w:instrText xml:space="preserve">&lt;/electronic-resource-num&gt;&lt;/record&gt;&lt;/Cite&gt;&lt;/EndNote&gt;</w:instrText>
            </w:r>
            <w:r>
              <w:fldChar w:fldCharType="separate"/>
            </w:r>
            <w:r>
              <w:t xml:space="preserve">(Bosch, Chown, &amp; Scholtz, 200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  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38/135434d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Gunn&lt;/Author&gt;&lt;Year&gt;1935&lt;/Year&gt;&lt;RecNum&gt;20&lt;/RecNum&gt;&lt;DisplayText&gt;(Gunn, 1935)&lt;/DisplayText&gt;&lt;record&gt;&lt;rec-number&gt;20&lt;/rec-number&gt;&lt;foreign-keys&gt;&lt;key app="EN" db-id="w929a2p9xf5tv3edwrrppe0hszpzaz9petzr" timestamp="1516748395"&gt;</w:instrText>
            </w:r>
            <w:r>
              <w:instrText xml:space="preserve">20&lt;/key&gt;&lt;/foreign-keys&gt;&lt;ref-type name="Journal Article"&gt;17&lt;/ref-type&gt;&lt;contributors&gt;&lt;authors&gt;&lt;author&gt;Gunn, DL&lt;/author&gt;&lt;/authors&gt;&lt;/contributors&gt;&lt;titles&gt;&lt;title&gt;Oxygen consumption of the cockroach in relation to moulting&lt;/title&gt;&lt;secondary-title&gt;Nature&lt;/secondar</w:instrText>
            </w:r>
            <w:r>
              <w:instrText xml:space="preserve">y-title&gt;&lt;/titles&gt;&lt;periodical&gt;&lt;full-title&gt;Nature&lt;/full-title&gt;&lt;/periodical&gt;&lt;pages&gt;434-435&lt;/pages&gt;&lt;volume&gt;135&lt;/volume&gt;&lt;number&gt;3411&lt;/number&gt;&lt;dates&gt;&lt;year&gt;1935&lt;/year&gt;&lt;/dates&gt;&lt;urls&gt;&lt;/urls&gt;&lt;electronic-resource-num&gt;10.1038/135434d0&lt;/electronic-resource-num&gt;&lt;/record&gt;</w:instrText>
            </w:r>
            <w:r>
              <w:instrText xml:space="preserve">&lt;/Cite&gt;&lt;/EndNote&gt;</w:instrText>
            </w:r>
            <w:r>
              <w:fldChar w:fldCharType="separate"/>
            </w:r>
            <w:r>
              <w:t xml:space="preserve">(Gunn, 193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242/jeb.0060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hown&lt;/Author&gt;&lt;Year&gt;2003&lt;/Year&gt;&lt;RecNum&gt;32&lt;/RecNum&gt;&lt;DisplayText&gt;(Steven L. Chown &amp;amp; Davis, 2003)&lt;/DisplayText&gt;&lt;record&gt;&lt;rec-number&gt;32&lt;/rec-number&gt;&lt;foreign-keys&gt;&lt;key app="EN" db-id="w929a2p9xf5tv3edwrrppe0hszpzaz9petzr"</w:instrText>
            </w:r>
            <w:r>
              <w:instrText xml:space="preserve"> timestamp="1517277623"&gt;32&lt;/key&gt;&lt;/foreign-keys&gt;&lt;ref-type name="Journal Article"&gt;17&lt;/ref-type&gt;&lt;contributors&gt;&lt;authors&gt;&lt;author&gt;Chown, Steven L.&lt;/author&gt;&lt;author&gt;Davis, Adrian L. V.&lt;/author&gt;&lt;/authors&gt;&lt;/contributors&gt;&lt;titles&gt;&lt;title&gt;Discontinuous gas exchange and t</w:instrText>
            </w:r>
            <w:r>
              <w:instrText xml:space="preserve">he significance of respiratory water loss in scarabaeine beetles&lt;/title&gt;&lt;secondary-title&gt;Journal of Experimental Biology&lt;/secondary-title&gt;&lt;/titles&gt;&lt;periodical&gt;&lt;full-title&gt;Journal of Experimental Biology&lt;/full-title&gt;&lt;/periodical&gt;&lt;pages&gt;3547-3556&lt;/pages&gt;&lt;volu</w:instrText>
            </w:r>
            <w:r>
              <w:instrText xml:space="preserve">me&gt;206&lt;/volume&gt;&lt;number&gt;20&lt;/number&gt;&lt;dates&gt;&lt;year&gt;2003&lt;/year&gt;&lt;/dates&gt;&lt;urls&gt;&lt;related-urls&gt;&lt;url&gt;http://jeb.biologists.org/content/jexbio/206/20/3547.full.pdf&lt;/url&gt;&lt;/related-urls&gt;&lt;/urls&gt;&lt;electronic-resource-num&gt;10.1242/jeb.00603&lt;/electronic-resource-num&gt;&lt;/record&gt;</w:instrText>
            </w:r>
            <w:r>
              <w:instrText xml:space="preserve">&lt;/Cite&gt;&lt;/EndNote&gt;</w:instrText>
            </w:r>
            <w:r>
              <w:fldChar w:fldCharType="separate"/>
            </w:r>
            <w:r>
              <w:t xml:space="preserve">(Steven L. Chown &amp; Davis, 200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j.jinsphys.2005.03.00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Klok&lt;/Author&gt;&lt;Year&gt;2005&lt;/Year&gt;&lt;RecNum&gt;33&lt;/RecNum&gt;&lt;DisplayText&gt;(Klok &amp;amp; Chown, 2005)&lt;/DisplayText&gt;&lt;record&gt;&lt;rec-number&gt;33&lt;/rec-number&gt;&lt;foreign-keys&gt;&lt;key app="EN" db-id="w929a2p9xf5tv3edwrrppe0hszpzaz9petzr" timestamp="</w:instrText>
            </w:r>
            <w:r>
              <w:instrText xml:space="preserve">1517278166"&gt;33&lt;/key&gt;&lt;/foreign-keys&gt;&lt;ref-type name="Journal Article"&gt;17&lt;/ref-type&gt;&lt;contributors&gt;&lt;authors&gt;&lt;author&gt;Klok, CJ&lt;/author&gt;&lt;author&gt;Chown, SL&lt;/author&gt;&lt;/authors&gt;&lt;/contributors&gt;&lt;titles&gt;&lt;title&gt;Temperature-and body mass-related variation in cyclic gas exch</w:instrText>
            </w:r>
            <w:r>
              <w:instrText xml:space="preserve">ange characteristics and metabolic rate of seven weevil species: broader implications&lt;/title&gt;&lt;secondary-title&gt;Journal of Insect Physiology&lt;/secondary-title&gt;&lt;/titles&gt;&lt;periodical&gt;&lt;full-title&gt;Journal of insect physiology&lt;/full-title&gt;&lt;/periodical&gt;&lt;pages&gt;789-801</w:instrText>
            </w:r>
            <w:r>
              <w:instrText xml:space="preserve">&lt;/pages&gt;&lt;volume&gt;51&lt;/volume&gt;&lt;number&gt;7&lt;/number&gt;&lt;dates&gt;&lt;year&gt;2005&lt;/year&gt;&lt;/dates&gt;&lt;isbn&gt;0022-1910&lt;/isbn&gt;&lt;urls&gt;&lt;/urls&gt;&lt;electronic-resource-num&gt;10.1016/j.jinsphys.2005.03.007&lt;/electronic-resource-num&gt;&lt;/record&gt;&lt;/Cite&gt;&lt;/EndNote&gt;</w:instrText>
            </w:r>
            <w:r>
              <w:fldChar w:fldCharType="separate"/>
            </w:r>
            <w:r>
              <w:t xml:space="preserve">(Klok &amp; Chown, 200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46/j.1365-3032.2002.00266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Duncan&lt;/Author&gt;&lt;Year&gt;2002&lt;/Year&gt;&lt;RecNum&gt;36&lt;/RecNum&gt;&lt;DisplayText&gt;(Duncan, Krasnov, &amp;amp; McMaster, 2002)&lt;/DisplayText&gt;&lt;record&gt;&lt;rec-number&gt;36&lt;/rec-number&gt;&lt;foreign-keys&gt;&lt;key app="EN" db-id="w929a2p9xf5tv3edwrrppe0hszpzaz9p</w:instrText>
            </w:r>
            <w:r>
              <w:instrText xml:space="preserve">etzr" timestamp="1517286216"&gt;36&lt;/key&gt;&lt;/foreign-keys&gt;&lt;ref-type name="Journal Article"&gt;17&lt;/ref-type&gt;&lt;contributors&gt;&lt;authors&gt;&lt;author&gt;Duncan, Frances D.&lt;/author&gt;&lt;author&gt;Krasnov, Boris&lt;/author&gt;&lt;author&gt;McMaster, Megan&lt;/author&gt;&lt;/authors&gt;&lt;/contributors&gt;&lt;titles&gt;&lt;titl</w:instrText>
            </w:r>
            <w:r>
              <w:instrText xml:space="preserve">e&gt;Novel case of a tenebrionid beetle using discontinuous gas exchange cycle when dehydrated&lt;/title&gt;&lt;secondary-title&gt;Physiological Entomology&lt;/secondary-title&gt;&lt;/titles&gt;&lt;periodical&gt;&lt;full-title&gt;Physiological Entomology&lt;/full-title&gt;&lt;/periodical&gt;&lt;pages&gt;79-83&lt;/pa</w:instrText>
            </w:r>
            <w:r>
              <w:instrText xml:space="preserve">ges&gt;&lt;volume&gt;27&lt;/volume&gt;&lt;number&gt;1&lt;/number&gt;&lt;keywords&gt;&lt;keyword&gt;Discontinuous gas exchange&lt;/keyword&gt;&lt;keyword&gt;Pimelia grandis&lt;/keyword&gt;&lt;keyword&gt;tenebrionid&lt;/keyword&gt;&lt;keyword&gt;water loss&lt;/keyword&gt;&lt;/keywords&gt;&lt;dates&gt;&lt;year&gt;2002&lt;/year&gt;&lt;/dates&gt;&lt;publisher&gt;Blackwell Scie</w:instrText>
            </w:r>
            <w:r>
              <w:instrText xml:space="preserve">nce Ltd&lt;/publisher&gt;&lt;isbn&gt;1365-3032&lt;/isbn&gt;&lt;urls&gt;&lt;related-urls&gt;&lt;url&gt;http://dx.doi.org/10.1046/j.1365-3032.2002.00266.x&lt;/url&gt;&lt;/related-urls&gt;&lt;/urls&gt;&lt;electronic-resource-num&gt;10.1046/j.1365-3032.2002.00266.x&lt;/electronic-resource-num&gt;&lt;/record&gt;&lt;/Cite&gt;&lt;/EndNote&gt;</w:instrText>
            </w:r>
            <w:r>
              <w:fldChar w:fldCharType="separate"/>
            </w:r>
            <w:r>
              <w:t xml:space="preserve">(Duncan, Krasnov, &amp; McMaster, 200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ighton&lt;/Author&gt;&lt;Year&gt;1991&lt;/Year&gt;&lt;RecNum&gt;38&lt;/RecNum&gt;&lt;DisplayText&gt;(J. R. B. Lighton, 1991)&lt;/DisplayText&gt;&lt;record&gt;&lt;rec-number&gt;38&lt;/rec-number&gt;&lt;foreign-keys&gt;&lt;key app="EN" db-id="w929a2p9xf5tv3edwrrppe0hszpzaz9petzr" timestam</w:instrText>
            </w:r>
            <w:r>
              <w:instrText xml:space="preserve">p="1517288373"&gt;38&lt;/key&gt;&lt;/foreign-keys&gt;&lt;ref-type name="Journal Article"&gt;17&lt;/ref-type&gt;&lt;contributors&gt;&lt;authors&gt;&lt;author&gt;Lighton, John R. B.&lt;/author&gt;&lt;/authors&gt;&lt;/contributors&gt;&lt;titles&gt;&lt;title&gt;Ventilation in Namib Desert Tenebrionid Beetles: Mass Scaling and Evidence</w:instrText>
            </w:r>
            <w:r>
              <w:instrText xml:space="preserve"> of a Novel Quantized Flutter-Phase&lt;/title&gt;&lt;secondary-title&gt;Journal of Experimental Biology&lt;/secondary-title&gt;&lt;/titles&gt;&lt;periodical&gt;&lt;full-title&gt;Journal of Experimental Biology&lt;/full-title&gt;&lt;/periodical&gt;&lt;pages&gt;249-268&lt;/pages&gt;&lt;volume&gt;159&lt;/volume&gt;&lt;number&gt;1&lt;/numbe</w:instrText>
            </w:r>
            <w:r>
              <w:instrText xml:space="preserve">r&gt;&lt;dates&gt;&lt;year&gt;1991&lt;/year&gt;&lt;/dates&gt;&lt;urls&gt;&lt;related-urls&gt;&lt;url&gt;http://jeb.biologists.org/content/jexbio/159/1/249.full.pdf&lt;/url&gt;&lt;/related-urls&gt;&lt;/urls&gt;&lt;/record&gt;&lt;/Cite&gt;&lt;/EndNote&gt;</w:instrText>
            </w:r>
            <w:r>
              <w:fldChar w:fldCharType="separate"/>
            </w:r>
            <w:r>
              <w:t xml:space="preserve">(J. R. B. Lighton, 199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46/j.1365-3032.1999.00140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Quinlan&lt;/Author&gt;&lt;Year&gt;1999&lt;/Year&gt;&lt;RecNum&gt;53&lt;/RecNum&gt;&lt;DisplayText&gt;(Quinlan &amp;amp; Lighton, 1999)&lt;/DisplayText&gt;&lt;record&gt;&lt;rec-number&gt;53&lt;/rec-number&gt;&lt;foreign-keys&gt;&lt;key app="EN" db-id="w929a2p9xf5tv3edwrrppe0hszpzaz9petzr" tim</w:instrText>
            </w:r>
            <w:r>
              <w:instrText xml:space="preserve">estamp="1517884587"&gt;53&lt;/key&gt;&lt;/foreign-keys&gt;&lt;ref-type name="Journal Article"&gt;17&lt;/ref-type&gt;&lt;contributors&gt;&lt;authors&gt;&lt;author&gt;Quinlan, Michael C.&lt;/author&gt;&lt;author&gt;Lighton, JohN R. B.&lt;/author&gt;&lt;/authors&gt;&lt;/contributors&gt;&lt;titles&gt;&lt;title&gt;Respiratory physiology and water </w:instrText>
            </w:r>
            <w:r>
              <w:instrText xml:space="preserve">relations of three species of Pogonomyrmex harvester ants (Hymenoptera: Formicidae)&lt;/title&gt;&lt;secondary-title&gt;Physiological Entomology&lt;/secondary-title&gt;&lt;/titles&gt;&lt;periodical&gt;&lt;full-title&gt;Physiological Entomology&lt;/full-title&gt;&lt;/periodical&gt;&lt;pages&gt;293-302&lt;/pages&gt;&lt;v</w:instrText>
            </w:r>
            <w:r>
              <w:instrText xml:space="preserve">olume&gt;24&lt;/volume&gt;&lt;number&gt;4&lt;/number&gt;&lt;keywords&gt;&lt;keyword&gt;Discontinuous gas exchange&lt;/keyword&gt;&lt;keyword&gt;harvester ants&lt;/keyword&gt;&lt;keyword&gt;Pogonomyrmex&lt;/keyword&gt;&lt;keyword&gt;water relations&lt;/keyword&gt;&lt;/keywords&gt;&lt;dates&gt;&lt;year&gt;1999&lt;/year&gt;&lt;/dates&gt;&lt;publisher&gt;Blackwell Scien</w:instrText>
            </w:r>
            <w:r>
              <w:instrText xml:space="preserve">ce Ltd&lt;/publisher&gt;&lt;isbn&gt;1365-3032&lt;/isbn&gt;&lt;urls&gt;&lt;related-urls&gt;&lt;url&gt;http://dx.doi.org/10.1046/j.1365-3032.1999.00140.x&lt;/url&gt;&lt;/related-urls&gt;&lt;/urls&gt;&lt;electronic-resource-num&gt;10.1046/j.1365-3032.1999.00140.x&lt;/electronic-resource-num&gt;&lt;/record&gt;&lt;/Cite&gt;&lt;/EndNote&gt;</w:instrText>
            </w:r>
            <w:r>
              <w:fldChar w:fldCharType="separate"/>
            </w:r>
            <w:r>
              <w:t xml:space="preserve">(Quinlan &amp; Lighton, 199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ighton&lt;/Author&gt;&lt;Year&gt;1995&lt;/Year&gt;&lt;RecNum&gt;64&lt;/RecNum&gt;&lt;DisplayText&gt;(J Lighton &amp;amp; Berrigan, 1995)&lt;/DisplayText&gt;&lt;record&gt;&lt;rec-number&gt;64&lt;/rec-number&gt;&lt;foreign-keys&gt;&lt;key app="EN" db-id="w929a2p9xf5tv3edwrrppe0hszpzaz9petzr" </w:instrText>
            </w:r>
            <w:r>
              <w:instrText xml:space="preserve">timestamp="1517964741"&gt;64&lt;/key&gt;&lt;/foreign-keys&gt;&lt;ref-type name="Journal Article"&gt;17&lt;/ref-type&gt;&lt;contributors&gt;&lt;authors&gt;&lt;author&gt;Lighton, J&lt;/author&gt;&lt;author&gt;Berrigan, D&lt;/author&gt;&lt;/authors&gt;&lt;/contributors&gt;&lt;titles&gt;&lt;title&gt;Questioning paradigms: caste-specific ventilati</w:instrText>
            </w:r>
            <w:r>
              <w:instrText xml:space="preserve">on in harvester ants, Messor pergandei and M. julianus (Hymenoptera: Formicidae)&lt;/title&gt;&lt;secondary-title&gt;The Journal of Experimental Biology&lt;/secondary-title&gt;&lt;/titles&gt;&lt;periodical&gt;&lt;full-title&gt;The Journal of Experimental Biology&lt;/full-title&gt;&lt;/periodical&gt;&lt;page</w:instrText>
            </w:r>
            <w:r>
              <w:instrText xml:space="preserve">s&gt;521-530&lt;/pages&gt;&lt;volume&gt;198&lt;/volume&gt;&lt;number&gt;2&lt;/number&gt;&lt;dates&gt;&lt;year&gt;1995&lt;/year&gt;&lt;/dates&gt;&lt;urls&gt;&lt;related-urls&gt;&lt;url&gt;http://jeb.biologists.org/content/jexbio/198/2/521.full.pdf&lt;/url&gt;&lt;/related-urls&gt;&lt;/urls&gt;&lt;/record&gt;&lt;/Cite&gt;&lt;/EndNote&gt;</w:instrText>
            </w:r>
            <w:r>
              <w:fldChar w:fldCharType="separate"/>
            </w:r>
            <w:r>
              <w:t xml:space="preserve">(J Lighton &amp; Berrigan, 199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603/0046-225X-30.5.81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Acar&lt;/Author&gt;&lt;Year&gt;2001&lt;/Year&gt;&lt;RecNum&gt;29&lt;/RecNum&gt;&lt;DisplayText&gt;(Acar, Smith, Hansen, &amp;amp; Booth, 2001)&lt;/DisplayText&gt;&lt;record&gt;&lt;rec-number&gt;29&lt;/rec-number&gt;&lt;foreign-keys&gt;&lt;key app="EN" db-id="w929a2p9xf5tv3edwrrppe0hszpzaz9pe</w:instrText>
            </w:r>
            <w:r>
              <w:instrText xml:space="preserve">tzr" timestamp="1517265721"&gt;29&lt;/key&gt;&lt;/foreign-keys&gt;&lt;ref-type name="Journal Article"&gt;17&lt;/ref-type&gt;&lt;contributors&gt;&lt;authors&gt;&lt;author&gt;Acar, EB&lt;/author&gt;&lt;author&gt;Smith, BN&lt;/author&gt;&lt;author&gt;Hansen, LD&lt;/author&gt;&lt;author&gt;Booth, GM&lt;/author&gt;&lt;/authors&gt;&lt;/contributors&gt;&lt;titles&gt;</w:instrText>
            </w:r>
            <w:r>
              <w:instrText xml:space="preserve">&lt;title&gt;Use of calorespirometry to determine effects of temperature on metabolic efficiency of an insect&lt;/title&gt;&lt;secondary-title&gt;Environmental entomology&lt;/secondary-title&gt;&lt;/titles&gt;&lt;periodical&gt;&lt;full-title&gt;Environmental entomology&lt;/full-title&gt;&lt;/periodical&gt;&lt;pag</w:instrText>
            </w:r>
            <w:r>
              <w:instrText xml:space="preserve">es&gt;811-816&lt;/pages&gt;&lt;volume&gt;30&lt;/volume&gt;&lt;number&gt;5&lt;/number&gt;&lt;dates&gt;&lt;year&gt;2001&lt;/year&gt;&lt;/dates&gt;&lt;isbn&gt;1938-2936&lt;/isbn&gt;&lt;urls&gt;&lt;/urls&gt;&lt;electronic-resource-num&gt;10.1603/0046-225X-30.5.811&lt;/electronic-resource-num&gt;&lt;/record&gt;&lt;/Cite&gt;&lt;/EndNote&gt;</w:instrText>
            </w:r>
            <w:r>
              <w:fldChar w:fldCharType="separate"/>
            </w:r>
            <w:r>
              <w:t xml:space="preserve">(Acar, Smith, Hansen, &amp; Booth, 200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>
              <w:t xml:space="preserve">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uck&lt;/Author&gt;&lt;Year&gt;1949&lt;/Year&gt;&lt;RecNum&gt;71&lt;/RecNum&gt;&lt;DisplayText&gt;(Buck &amp;amp; Keister, 1949)&lt;/DisplayText&gt;&lt;record&gt;&lt;rec-number&gt;71&lt;/rec-number&gt;&lt;foreign-keys&gt;&lt;key app="EN" db-id="w929a2p9xf5tv3edwrrppe0hszpzaz9petzr" timestamp</w:instrText>
            </w:r>
            <w:r>
              <w:instrText xml:space="preserve">="1519104327"&gt;71&lt;/key&gt;&lt;/foreign-keys&gt;&lt;ref-type name="Journal Article"&gt;17&lt;/ref-type&gt;&lt;contributors&gt;&lt;authors&gt;&lt;author&gt;Buck, John B&lt;/author&gt;&lt;author&gt;Keister, Margaret L&lt;/author&gt;&lt;/authors&gt;&lt;/contributors&gt;&lt;titles&gt;&lt;title&gt;Respiration and water loss in the adult blowfl</w:instrText>
            </w:r>
            <w:r>
              <w:instrText xml:space="preserve">y, Phormia regina, and their relation to the physiological action of DDT&lt;/title&gt;&lt;secondary-title&gt;The Biological Bulletin&lt;/secondary-title&gt;&lt;/titles&gt;&lt;periodical&gt;&lt;full-title&gt;The Biological Bulletin&lt;/full-title&gt;&lt;/periodical&gt;&lt;pages&gt;64-81&lt;/pages&gt;&lt;volume&gt;97&lt;/volum</w:instrText>
            </w:r>
            <w:r>
              <w:instrText xml:space="preserve">e&gt;&lt;number&gt;1&lt;/number&gt;&lt;dates&gt;&lt;year&gt;1949&lt;/year&gt;&lt;/dates&gt;&lt;isbn&gt;0006-3185&lt;/isbn&gt;&lt;urls&gt;&lt;/urls&gt;&lt;/record&gt;&lt;/Cite&gt;&lt;/EndNote&gt;</w:instrText>
            </w:r>
            <w:r>
              <w:fldChar w:fldCharType="separate"/>
            </w:r>
            <w:r>
              <w:t xml:space="preserve">(Buck &amp; Keister, 194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happell&lt;/Author&gt;&lt;Year&gt;2000&lt;/Year&gt;&lt;RecNum&gt;31&lt;/RecNum&gt;&lt;DisplayText&gt;(Mark A Chappell &amp;amp; Rogowitz, 2000)&lt;/DisplayText&gt;&lt;record&gt;&lt;rec-number&gt;31&lt;/rec-number&gt;&lt;foreign-keys&gt;&lt;key app="EN" db-id="w929a2p9xf5tv3edwrrppe0hszpzaz9</w:instrText>
            </w:r>
            <w:r>
              <w:instrText xml:space="preserve">petzr" timestamp="1517272693"&gt;31&lt;/key&gt;&lt;/foreign-keys&gt;&lt;ref-type name="Journal Article"&gt;17&lt;/ref-type&gt;&lt;contributors&gt;&lt;authors&gt;&lt;author&gt;Chappell, Mark A&lt;/author&gt;&lt;author&gt;Rogowitz, Gordon L&lt;/author&gt;&lt;/authors&gt;&lt;/contributors&gt;&lt;titles&gt;&lt;title&gt;Mass, temperature and metab</w:instrText>
            </w:r>
            <w:r>
              <w:instrText xml:space="preserve">olic effects on discontinuous gas exchange cycles in Eucalyptus-boring beetles (Coleoptera: Cerambycidae)&lt;/title&gt;&lt;secondary-title&gt;Journal of Experimental Biology&lt;/secondary-title&gt;&lt;/titles&gt;&lt;periodical&gt;&lt;full-title&gt;Journal of Experimental Biology&lt;/full-title&gt;&lt;</w:instrText>
            </w:r>
            <w:r>
              <w:instrText xml:space="preserve">/periodical&gt;&lt;pages&gt;3809-3820&lt;/pages&gt;&lt;volume&gt;203&lt;/volume&gt;&lt;number&gt;24&lt;/number&gt;&lt;dates&gt;&lt;year&gt;2000&lt;/year&gt;&lt;/dates&gt;&lt;isbn&gt;0022-0949&lt;/isbn&gt;&lt;urls&gt;&lt;/urls&gt;&lt;/record&gt;&lt;/Cite&gt;&lt;/EndNote&gt;</w:instrText>
            </w:r>
            <w:r>
              <w:fldChar w:fldCharType="separate"/>
            </w:r>
            <w:r>
              <w:t xml:space="preserve">(Mark A Chappell &amp; Rogowitz, 200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and mass do not align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6/jare.1993.101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ooper&lt;/Author&gt;&lt;Year&gt;1993&lt;/Year&gt;&lt;RecNum&gt;73&lt;/RecNum&gt;&lt;DisplayText&gt;(Cooper, 1993)&lt;/DisplayText&gt;&lt;record&gt;&lt;rec-number&gt;73&lt;/rec-number&gt;&lt;foreign-keys&gt;&lt;key app="EN" db-id="w929a2p9xf5tv3edwrrppe0hszpzaz9petzr" timestamp="15191046</w:instrText>
            </w:r>
            <w:r>
              <w:instrText xml:space="preserve">18"&gt;73&lt;/key&gt;&lt;/foreign-keys&gt;&lt;ref-type name="Journal Article"&gt;17&lt;/ref-type&gt;&lt;contributors&gt;&lt;authors&gt;&lt;author&gt;Cooper, PD&lt;/author&gt;&lt;/authors&gt;&lt;/contributors&gt;&lt;titles&gt;&lt;title&gt;Field metabolic rate and cost of activity in two tenebrionid beetles from the Mojave Desert of</w:instrText>
            </w:r>
            <w:r>
              <w:instrText xml:space="preserve"> North America&lt;/title&gt;&lt;secondary-title&gt;Journal of arid environments&lt;/secondary-title&gt;&lt;/titles&gt;&lt;periodical&gt;&lt;full-title&gt;Journal of arid environments&lt;/full-title&gt;&lt;/periodical&gt;&lt;pages&gt;165-175&lt;/pages&gt;&lt;volume&gt;24&lt;/volume&gt;&lt;number&gt;2&lt;/number&gt;&lt;dates&gt;&lt;year&gt;1993&lt;/year&gt;&lt;/</w:instrText>
            </w:r>
            <w:r>
              <w:instrText xml:space="preserve">dates&gt;&lt;isbn&gt;0140-1963&lt;/isbn&gt;&lt;urls&gt;&lt;/urls&gt;&lt;electronic-resource-num&gt;10.1006/jare.1993.1015&lt;/electronic-resource-num&gt;&lt;/record&gt;&lt;/Cite&gt;&lt;/EndNote&gt;</w:instrText>
            </w:r>
            <w:r>
              <w:fldChar w:fldCharType="separate"/>
            </w:r>
            <w:r>
              <w:t xml:space="preserve">(Cooper, 199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sults not clear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S0022-1910(99)00141-9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Davis&lt;/Author&gt;&lt;Year&gt;2000&lt;/Year&gt;&lt;RecNum&gt;34&lt;/RecNum&gt;&lt;DisplayText&gt;(Davis, Chown, McGeoch, &amp;amp; Scholtz, 2000)&lt;/DisplayText&gt;&lt;record&gt;&lt;rec-number&gt;34&lt;/rec-number&gt;&lt;foreign-keys&gt;&lt;key app="EN" db-id="w929a2p9xf5tv3edwrrppe0hszpz</w:instrText>
            </w:r>
            <w:r>
              <w:instrText xml:space="preserve">az9petzr" timestamp="1517283540"&gt;34&lt;/key&gt;&lt;/foreign-keys&gt;&lt;ref-type name="Journal Article"&gt;17&lt;/ref-type&gt;&lt;contributors&gt;&lt;authors&gt;&lt;author&gt;Davis, Adrian LV&lt;/author&gt;&lt;author&gt;Chown, Steven L&lt;/author&gt;&lt;author&gt;McGeoch, Melodie A&lt;/author&gt;&lt;author&gt;Scholtz, Clarke H&lt;/autho</w:instrText>
            </w:r>
            <w:r>
              <w:instrText xml:space="preserve">r&gt;&lt;/authors&gt;&lt;/contributors&gt;&lt;titles&gt;&lt;title&gt;A comparative analysis of metabolic rate in six Scarabaeus species (Coleoptera: Scarabaeidae) from southern Africa: further caveats when inferring adaptation&lt;/title&gt;&lt;secondary-title&gt;Journal of Insect Physiology&lt;/sec</w:instrText>
            </w:r>
            <w:r>
              <w:instrText xml:space="preserve">ondary-title&gt;&lt;/titles&gt;&lt;periodical&gt;&lt;full-title&gt;Journal of insect physiology&lt;/full-title&gt;&lt;/periodical&gt;&lt;pages&gt;553-562&lt;/pages&gt;&lt;volume&gt;46&lt;/volume&gt;&lt;number&gt;4&lt;/number&gt;&lt;dates&gt;&lt;year&gt;2000&lt;/year&gt;&lt;/dates&gt;&lt;isbn&gt;0022-1910&lt;/isbn&gt;&lt;urls&gt;&lt;/urls&gt;&lt;electronic-resource-num&gt;10.101</w:instrText>
            </w:r>
            <w:r>
              <w:instrText xml:space="preserve">6/S0022-1910(99)00141-9&lt;/electronic-resource-num&gt;&lt;/record&gt;&lt;/Cite&gt;&lt;/EndNote&gt;</w:instrText>
            </w:r>
            <w:r>
              <w:fldChar w:fldCharType="separate"/>
            </w:r>
            <w:r>
              <w:t xml:space="preserve">(Davis, Chown, McGeoch, &amp; Scholtz, 200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Specific mass for each metabolic rate measurement no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69444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organ&lt;/Author&gt;&lt;Year&gt;1985&lt;/Year&gt;&lt;RecNum&gt;74&lt;/RecNum&gt;&lt;DisplayText&gt;(Morgan, Shelly, &amp;amp; Kimsey, 1985)&lt;/DisplayText&gt;&lt;record&gt;&lt;rec-number&gt;74&lt;/rec-number&gt;&lt;foreign-keys&gt;&lt;key app="EN" db-id="w929a2p9xf5tv3edwrrppe0hszpzaz9petz</w:instrText>
            </w:r>
            <w:r>
              <w:instrText xml:space="preserve">r" timestamp="1519104808"&gt;74&lt;/key&gt;&lt;/foreign-keys&gt;&lt;ref-type name="Journal Article"&gt;17&lt;/ref-type&gt;&lt;contributors&gt;&lt;authors&gt;&lt;author&gt;Morgan, Kenneth R.&lt;/author&gt;&lt;author&gt;Shelly, Todd E.&lt;/author&gt;&lt;author&gt;Kimsey, Lynn S.&lt;/author&gt;&lt;/authors&gt;&lt;/contributors&gt;&lt;titles&gt;&lt;title&gt;</w:instrText>
            </w:r>
            <w:r>
              <w:instrText xml:space="preserve">Body temperature regulation, energy metabolism, and foraging in light-seeking and shade-seeking robber flies&lt;/title&gt;&lt;secondary-title&gt;Journal of Comparative Physiology B&lt;/secondary-title&gt;&lt;/titles&gt;&lt;periodical&gt;&lt;full-title&gt;Journal of Comparative Physiology B&lt;/f</w:instrText>
            </w:r>
            <w:r>
              <w:instrText xml:space="preserve">ull-title&gt;&lt;/periodical&gt;&lt;pages&gt;561-570&lt;/pages&gt;&lt;volume&gt;155&lt;/volume&gt;&lt;number&gt;5&lt;/number&gt;&lt;dates&gt;&lt;year&gt;1985&lt;/year&gt;&lt;pub-dates&gt;&lt;date&gt;July 01&lt;/date&gt;&lt;/pub-dates&gt;&lt;/dates&gt;&lt;isbn&gt;1432-136X&lt;/isbn&gt;&lt;label&gt;Morgan1985&lt;/label&gt;&lt;work-type&gt;journal article&lt;/work-type&gt;&lt;urls&gt;&lt;related</w:instrText>
            </w:r>
            <w:r>
              <w:instrText xml:space="preserve">-urls&gt;&lt;url&gt;https://doi.org/10.1007/BF00694445&lt;/url&gt;&lt;/related-urls&gt;&lt;/urls&gt;&lt;electronic-resource-num&gt;10.1007/bf00694445&lt;/electronic-resource-num&gt;&lt;/record&gt;&lt;/Cite&gt;&lt;/EndNote&gt;</w:instrText>
            </w:r>
            <w:r>
              <w:fldChar w:fldCharType="separate"/>
            </w:r>
            <w:r>
              <w:t xml:space="preserve">(Morgan, Shelly, &amp; Kimsey, 198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s00300005010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hown&lt;/Author&gt;&lt;Year&gt;1997&lt;/Year&gt;&lt;RecNum&gt;75&lt;/RecNum&gt;&lt;DisplayText&gt;(S. L. Chown, 1997)&lt;/DisplayText&gt;&lt;record&gt;&lt;rec-number&gt;75&lt;/rec-number&gt;&lt;foreign-keys&gt;&lt;key app="EN" db-id="w929a2p9xf5tv3edwrrppe0hszpzaz9petzr" timestamp="1519</w:instrText>
            </w:r>
            <w:r>
              <w:instrText xml:space="preserve">105123"&gt;75&lt;/key&gt;&lt;/foreign-keys&gt;&lt;ref-type name="Journal Article"&gt;17&lt;/ref-type&gt;&lt;contributors&gt;&lt;authors&gt;&lt;author&gt;Chown, S. L.&lt;/author&gt;&lt;/authors&gt;&lt;/contributors&gt;&lt;titles&gt;&lt;title&gt;Thermal sensitivity of oxygen uptake of Diptera from sub-Antarctic South Georgia and Mar</w:instrText>
            </w:r>
            <w:r>
              <w:instrText xml:space="preserve">ion Island&lt;/title&gt;&lt;secondary-title&gt;Polar Biology&lt;/secondary-title&gt;&lt;/titles&gt;&lt;periodical&gt;&lt;full-title&gt;Polar Biology&lt;/full-title&gt;&lt;/periodical&gt;&lt;pages&gt;81-86&lt;/pages&gt;&lt;volume&gt;17&lt;/volume&gt;&lt;number&gt;1&lt;/number&gt;&lt;dates&gt;&lt;year&gt;1997&lt;/year&gt;&lt;pub-dates&gt;&lt;date&gt;January 01&lt;/date&gt;&lt;/pu</w:instrText>
            </w:r>
            <w:r>
              <w:instrText xml:space="preserve">b-dates&gt;&lt;/dates&gt;&lt;isbn&gt;1432-2056&lt;/isbn&gt;&lt;label&gt;Chown1997&lt;/label&gt;&lt;work-type&gt;journal article&lt;/work-type&gt;&lt;urls&gt;&lt;related-urls&gt;&lt;url&gt;https://doi.org/10.1007/s003000050108&lt;/url&gt;&lt;/related-urls&gt;&lt;/urls&gt;&lt;electronic-resource-num&gt;10.1007/s003000050108&lt;/electronic-resource</w:instrText>
            </w:r>
            <w:r>
              <w:instrText xml:space="preserve">-num&gt;&lt;/record&gt;&lt;/Cite&gt;&lt;/EndNote&gt;</w:instrText>
            </w:r>
            <w:r>
              <w:fldChar w:fldCharType="separate"/>
            </w:r>
            <w:r>
              <w:t xml:space="preserve">(S. L. Chown, 199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ass data no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22-1910(64)90087-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Tombes&lt;/Author&gt;&lt;Year&gt;1964&lt;/Year&gt;&lt;RecNum&gt;76&lt;/RecNum&gt;&lt;DisplayText&gt;(Tombes, 1964)&lt;/DisplayText&gt;&lt;record&gt;&lt;rec-number&gt;76&lt;/rec-number&gt;&lt;foreign-keys&gt;&lt;key app="EN" db-id="w929a2p9xf5tv3edwrrppe0hszpzaz9petzr" timestamp="15191656</w:instrText>
            </w:r>
            <w:r>
              <w:instrText xml:space="preserve">16"&gt;76&lt;/key&gt;&lt;/foreign-keys&gt;&lt;ref-type name="Journal Article"&gt;17&lt;/ref-type&gt;&lt;contributors&gt;&lt;authors&gt;&lt;author&gt;Tombes, Averett S&lt;/author&gt;&lt;/authors&gt;&lt;/contributors&gt;&lt;titles&gt;&lt;title&gt;Respiratory and compositional study on the aestivating insect, Hypera postica (Gyll.)(C</w:instrText>
            </w:r>
            <w:r>
              <w:instrText xml:space="preserve">urculionidae)&lt;/title&gt;&lt;secondary-title&gt;Journal of Insect Physiology&lt;/secondary-title&gt;&lt;/titles&gt;&lt;periodical&gt;&lt;full-title&gt;Journal of insect physiology&lt;/full-title&gt;&lt;/periodical&gt;&lt;pages&gt;997-1003&lt;/pages&gt;&lt;volume&gt;10&lt;/volume&gt;&lt;number&gt;6&lt;/number&gt;&lt;dates&gt;&lt;year&gt;1964&lt;/year&gt;&lt;/</w:instrText>
            </w:r>
            <w:r>
              <w:instrText xml:space="preserve">dates&gt;&lt;isbn&gt;0022-1910&lt;/isbn&gt;&lt;urls&gt;&lt;/urls&gt;&lt;electronic-resource-num&gt;10.1016/0022-1910(64)90087-3&lt;/electronic-resource-num&gt;&lt;/record&gt;&lt;/Cite&gt;&lt;/EndNote&gt;</w:instrText>
            </w:r>
            <w:r>
              <w:fldChar w:fldCharType="separate"/>
            </w:r>
            <w:r>
              <w:t xml:space="preserve">(Tombes, 196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22-1910(66)90144-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ajagopal&lt;/Author&gt;&lt;Year&gt;1966&lt;/Year&gt;&lt;RecNum&gt;77&lt;/RecNum&gt;&lt;DisplayText&gt;(Rajagopal &amp;amp; Bursell, 1966)&lt;/DisplayText&gt;&lt;record&gt;&lt;rec-number&gt;77&lt;/rec-number&gt;&lt;foreign-keys&gt;&lt;key app="EN" db-id="w929a2p9xf5tv3edwrrppe0hszpzaz9petzr"</w:instrText>
            </w:r>
            <w:r>
              <w:instrText xml:space="preserve"> timestamp="1519165820"&gt;77&lt;/key&gt;&lt;/foreign-keys&gt;&lt;ref-type name="Journal Article"&gt;17&lt;/ref-type&gt;&lt;contributors&gt;&lt;authors&gt;&lt;author&gt;Rajagopal, PK&lt;/author&gt;&lt;author&gt;Bursell, E&lt;/author&gt;&lt;/authors&gt;&lt;/contributors&gt;&lt;titles&gt;&lt;title&gt;The respiratory metabolism of resting tsetse</w:instrText>
            </w:r>
            <w:r>
              <w:instrText xml:space="preserve"> flies&lt;/title&gt;&lt;secondary-title&gt;Journal of Insect Physiology&lt;/secondary-title&gt;&lt;/titles&gt;&lt;periodical&gt;&lt;full-title&gt;Journal of insect physiology&lt;/full-title&gt;&lt;/periodical&gt;&lt;pages&gt;287-297&lt;/pages&gt;&lt;volume&gt;12&lt;/volume&gt;&lt;number&gt;3&lt;/number&gt;&lt;dates&gt;&lt;year&gt;1966&lt;/year&gt;&lt;/dates&gt;&lt;i</w:instrText>
            </w:r>
            <w:r>
              <w:instrText xml:space="preserve">sbn&gt;0022-1910&lt;/isbn&gt;&lt;urls&gt;&lt;/urls&gt;&lt;electronic-resource-num&gt;10.1016/0022-1910(66)90144-2&lt;/electronic-resource-num&gt;&lt;/record&gt;&lt;/Cite&gt;&lt;/EndNote&gt;</w:instrText>
            </w:r>
            <w:r>
              <w:fldChar w:fldCharType="separate"/>
            </w:r>
            <w:r>
              <w:t xml:space="preserve">(Rajagopal &amp; Bursell, 196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presented in table, column labels are not clear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22-1910(91)90065-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artin&lt;/Author&gt;&lt;Year&gt;1991&lt;/Year&gt;&lt;RecNum&gt;78&lt;/RecNum&gt;&lt;DisplayText&gt;(Martin, 1991)&lt;/DisplayText&gt;&lt;record&gt;&lt;rec-number&gt;78&lt;/rec-number&gt;&lt;foreign-keys&gt;&lt;key app="EN" db-id="w929a2p9xf5tv3edwrrppe0hszpzaz9petzr" timestamp="15191659</w:instrText>
            </w:r>
            <w:r>
              <w:instrText xml:space="preserve">51"&gt;78&lt;/key&gt;&lt;/foreign-keys&gt;&lt;ref-type name="Journal Article"&gt;17&lt;/ref-type&gt;&lt;contributors&gt;&lt;authors&gt;&lt;author&gt;Martin, Patrick J&lt;/author&gt;&lt;/authors&gt;&lt;/contributors&gt;&lt;titles&gt;&lt;title&gt;Respiration of the ant Leptothorax unifasciatus (Hymenoptera, Formicidae) at individual</w:instrText>
            </w:r>
            <w:r>
              <w:instrText xml:space="preserve"> and society levels&lt;/title&gt;&lt;secondary-title&gt;Journal of insect physiology&lt;/secondary-title&gt;&lt;/titles&gt;&lt;periodical&gt;&lt;full-title&gt;Journal of insect physiology&lt;/full-title&gt;&lt;/periodical&gt;&lt;pages&gt;311-318&lt;/pages&gt;&lt;volume&gt;37&lt;/volume&gt;&lt;number&gt;4&lt;/number&gt;&lt;dates&gt;&lt;year&gt;1991&lt;/ye</w:instrText>
            </w:r>
            <w:r>
              <w:instrText xml:space="preserve">ar&gt;&lt;/dates&gt;&lt;isbn&gt;0022-1910&lt;/isbn&gt;&lt;urls&gt;&lt;/urls&gt;&lt;electronic-resource-num&gt;10.1016/0022-1910(91)90065-8&lt;/electronic-resource-num&gt;&lt;/record&gt;&lt;/Cite&gt;&lt;/EndNote&gt;</w:instrText>
            </w:r>
            <w:r>
              <w:fldChar w:fldCharType="separate"/>
            </w:r>
            <w:r>
              <w:t xml:space="preserve">(Martin, 199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sults not clear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73)90111-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Ettershank&lt;/Author&gt;&lt;Year&gt;1973&lt;/Year&gt;&lt;RecNum&gt;79&lt;/RecNum&gt;&lt;DisplayText&gt;(Ettershank &amp;amp; Whitford, 1973)&lt;/DisplayText&gt;&lt;record&gt;&lt;rec-number&gt;79&lt;/rec-number&gt;&lt;foreign-keys&gt;&lt;key app="EN" db-id="w929a2p9xf5tv3edwrrppe0hszpzaz9pet</w:instrText>
            </w:r>
            <w:r>
              <w:instrText xml:space="preserve">zr" timestamp="1519166105"&gt;79&lt;/key&gt;&lt;/foreign-keys&gt;&lt;ref-type name="Journal Article"&gt;17&lt;/ref-type&gt;&lt;contributors&gt;&lt;authors&gt;&lt;author&gt;Ettershank, George&lt;/author&gt;&lt;author&gt;Whitford, Walter G&lt;/author&gt;&lt;/authors&gt;&lt;/contributors&gt;&lt;titles&gt;&lt;title&gt;Oxygen consumption of two sp</w:instrText>
            </w:r>
            <w:r>
              <w:instrText xml:space="preserve">ecies of Pogonomyrmex harvester ants (Hymenoptera: Formicidae)&lt;/title&gt;&lt;secondary-title&gt;Comparative Biochemistry and Physiology Part A: Physiology&lt;/secondary-title&gt;&lt;/titles&gt;&lt;periodical&gt;&lt;full-title&gt;Comparative Biochemistry and Physiology Part A: Physiology&lt;/f</w:instrText>
            </w:r>
            <w:r>
              <w:instrText xml:space="preserve">ull-title&gt;&lt;/periodical&gt;&lt;pages&gt;605-611&lt;/pages&gt;&lt;volume&gt;46&lt;/volume&gt;&lt;number&gt;3&lt;/number&gt;&lt;dates&gt;&lt;year&gt;1973&lt;/year&gt;&lt;/dates&gt;&lt;isbn&gt;0300-9629&lt;/isbn&gt;&lt;urls&gt;&lt;/urls&gt;&lt;electronic-resource-num&gt;10.1016/0300-9629(73)90111-4&lt;/electronic-resource-num&gt;&lt;/record&gt;&lt;/Cite&gt;&lt;/EndNote&gt;</w:instrText>
            </w:r>
            <w:r>
              <w:fldChar w:fldCharType="separate"/>
            </w:r>
            <w:r>
              <w:t xml:space="preserve">(Ettershank &amp; Whitford, 197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j.cbpb.2003.11.01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Fielden&lt;/Author&gt;&lt;Year&gt;2004&lt;/Year&gt;&lt;RecNum&gt;80&lt;/RecNum&gt;&lt;DisplayText&gt;(Fielden, Krasnov, Khokhlova, &amp;amp; Arakelyan, 2004)&lt;/DisplayText&gt;&lt;record&gt;&lt;rec-number&gt;80&lt;/rec-number&gt;&lt;foreign-keys&gt;&lt;key app="EN" db-id="w929a2p9xf5tv3edwr</w:instrText>
            </w:r>
            <w:r>
              <w:instrText xml:space="preserve">rppe0hszpzaz9petzr" timestamp="1519166203"&gt;80&lt;/key&gt;&lt;/foreign-keys&gt;&lt;ref-type name="Journal Article"&gt;17&lt;/ref-type&gt;&lt;contributors&gt;&lt;authors&gt;&lt;author&gt;Fielden, LJ&lt;/author&gt;&lt;author&gt;Krasnov, BR&lt;/author&gt;&lt;author&gt;Khokhlova, IS&lt;/author&gt;&lt;author&gt;Arakelyan, MS&lt;/author&gt;&lt;/auth</w:instrText>
            </w:r>
            <w:r>
              <w:instrText xml:space="preserve">ors&gt;&lt;/contributors&gt;&lt;titles&gt;&lt;title&gt;Respiratory gas exchange in the desert flea Xenopsylla ramesis (Siphonaptera: Pulicidae): response to temperature and blood-feeding&lt;/title&gt;&lt;secondary-title&gt;Comparative Biochemistry and Physiology Part A: Molecular &amp;amp; Int</w:instrText>
            </w:r>
            <w:r>
              <w:instrText xml:space="preserve">egrative Physiology&lt;/secondary-title&gt;&lt;/titles&gt;&lt;periodical&gt;&lt;full-title&gt;Comparative Biochemistry and Physiology Part A: Molecular &amp;amp; Integrative Physiology&lt;/full-title&gt;&lt;/periodical&gt;&lt;pages&gt;557-565&lt;/pages&gt;&lt;volume&gt;137&lt;/volume&gt;&lt;number&gt;3&lt;/number&gt;&lt;dates&gt;&lt;year&gt;20</w:instrText>
            </w:r>
            <w:r>
              <w:instrText xml:space="preserve">04&lt;/year&gt;&lt;/dates&gt;&lt;isbn&gt;1095-6433&lt;/isbn&gt;&lt;urls&gt;&lt;/urls&gt;&lt;electronic-resource-num&gt;10.1016/j.cbpb.2003.11.012&lt;/electronic-resource-num&gt;&lt;/record&gt;&lt;/Cite&gt;&lt;/EndNote&gt;</w:instrText>
            </w:r>
            <w:r>
              <w:fldChar w:fldCharType="separate"/>
            </w:r>
            <w:r>
              <w:t xml:space="preserve">(Fielden, Krasnov, Khokhlova, &amp; Arakelyan, 200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S1095-6433(03)00115-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ontooth&lt;/Author&gt;&lt;Year&gt;2003&lt;/Year&gt;&lt;RecNum&gt;81&lt;/RecNum&gt;&lt;DisplayText&gt;(Montooth &amp;amp; Gibbs, 2003)&lt;/DisplayText&gt;&lt;record&gt;&lt;rec-number&gt;81&lt;/rec-number&gt;&lt;foreign-keys&gt;&lt;key app="EN" db-id="w929a2p9xf5tv3edwrrppe0hszpzaz9petzr" tim</w:instrText>
            </w:r>
            <w:r>
              <w:instrText xml:space="preserve">estamp="1519166526"&gt;81&lt;/key&gt;&lt;/foreign-keys&gt;&lt;ref-type name="Journal Article"&gt;17&lt;/ref-type&gt;&lt;contributors&gt;&lt;authors&gt;&lt;author&gt;Montooth, Kristi L&lt;/author&gt;&lt;author&gt;Gibbs, Allen G&lt;/author&gt;&lt;/authors&gt;&lt;/contributors&gt;&lt;titles&gt;&lt;title&gt;Cuticular pheromones and water balance </w:instrText>
            </w:r>
            <w:r>
              <w:instrText xml:space="preserve">in the house fly, Musca domestica&lt;/title&gt;&lt;secondary-title&gt;Comparative Biochemistry and Physiology Part A: Molecular &amp;amp; Integrative Physiology&lt;/secondary-title&gt;&lt;/titles&gt;&lt;periodical&gt;&lt;full-title&gt;Comparative Biochemistry and Physiology Part A: Molecular &amp;amp</w:instrText>
            </w:r>
            <w:r>
              <w:instrText xml:space="preserve">; Integrative Physiology&lt;/full-title&gt;&lt;/periodical&gt;&lt;pages&gt;457-465&lt;/pages&gt;&lt;volume&gt;135&lt;/volume&gt;&lt;number&gt;3&lt;/number&gt;&lt;dates&gt;&lt;year&gt;2003&lt;/year&gt;&lt;/dates&gt;&lt;isbn&gt;1095-6433&lt;/isbn&gt;&lt;urls&gt;&lt;/urls&gt;&lt;electronic-resource-num&gt;10.1016/S1095-6433(03)00115-6&lt;/electronic-resource-num&gt;</w:instrText>
            </w:r>
            <w:r>
              <w:instrText xml:space="preserve">&lt;/record&gt;&lt;/Cite&gt;&lt;/EndNote&gt;</w:instrText>
            </w:r>
            <w:r>
              <w:fldChar w:fldCharType="separate"/>
            </w:r>
            <w:r>
              <w:t xml:space="preserve">(Montooth &amp; Gibbs, 200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46/j.1570-7458.1999.00550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eekman&lt;/Author&gt;&lt;Year&gt;1999&lt;/Year&gt;&lt;RecNum&gt;82&lt;/RecNum&gt;&lt;DisplayText&gt;(Beekman &amp;amp; van Stratum, 1999)&lt;/DisplayText&gt;&lt;record&gt;&lt;rec-number&gt;82&lt;/rec-number&gt;&lt;foreign-keys&gt;&lt;key app="EN" db-id="w929a2p9xf5tv3edwrrppe0hszpzaz9petzr"</w:instrText>
            </w:r>
            <w:r>
              <w:instrText xml:space="preserve"> timestamp="1519166744"&gt;82&lt;/key&gt;&lt;/foreign-keys&gt;&lt;ref-type name="Journal Article"&gt;17&lt;/ref-type&gt;&lt;contributors&gt;&lt;authors&gt;&lt;author&gt;Beekman, M.&lt;/author&gt;&lt;author&gt;van Stratum, P.&lt;/author&gt;&lt;/authors&gt;&lt;/contributors&gt;&lt;titles&gt;&lt;title&gt;Respiration in bumblebee queens: effect o</w:instrText>
            </w:r>
            <w:r>
              <w:instrText xml:space="preserve">f life phase on the discontinuous ventilation cycle&lt;/title&gt;&lt;secondary-title&gt;Entomologia Experimentalis et Applicata&lt;/secondary-title&gt;&lt;/titles&gt;&lt;periodical&gt;&lt;full-title&gt;Entomologia Experimentalis et Applicata&lt;/full-title&gt;&lt;/periodical&gt;&lt;pages&gt;295-298&lt;/pages&gt;&lt;vol</w:instrText>
            </w:r>
            <w:r>
              <w:instrText xml:space="preserve">ume&gt;92&lt;/volume&gt;&lt;number&gt;3&lt;/number&gt;&lt;keywords&gt;&lt;keyword&gt;gas exchange&lt;/keyword&gt;&lt;keyword&gt;Bombus terrestris&lt;/keyword&gt;&lt;keyword&gt;carbon dioxide concentration&lt;/keyword&gt;&lt;keyword&gt;oxygen concentration&lt;/keyword&gt;&lt;keyword&gt;discontinuous ventilation cycle&lt;/keyword&gt;&lt;/keywords&gt;</w:instrText>
            </w:r>
            <w:r>
              <w:instrText xml:space="preserve">&lt;dates&gt;&lt;year&gt;1999&lt;/year&gt;&lt;/dates&gt;&lt;publisher&gt;Blackwell Science Ltd&lt;/publisher&gt;&lt;isbn&gt;1570-7458&lt;/isbn&gt;&lt;urls&gt;&lt;related-urls&gt;&lt;url&gt;http://dx.doi.org/10.1046/j.1570-7458.1999.00550.x&lt;/url&gt;&lt;/related-urls&gt;&lt;/urls&gt;&lt;electronic-resource-num&gt;10.1046/j.1570-7458.1999.00550.</w:instrText>
            </w:r>
            <w:r>
              <w:instrText xml:space="preserve">x&lt;/electronic-resource-num&gt;&lt;/record&gt;&lt;/Cite&gt;&lt;/EndNote&gt;</w:instrText>
            </w:r>
            <w:r>
              <w:fldChar w:fldCharType="separate"/>
            </w:r>
            <w:r>
              <w:t xml:space="preserve">(Beekman &amp; van Stratum, 199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Study only uses queen be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0013-8703.2004.00134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ibul&lt;/Author&gt;&lt;Year&gt;2004&lt;/Year&gt;&lt;RecNum&gt;83&lt;/RecNum&gt;&lt;DisplayText&gt;(Sibul, Kuusik, &amp;amp; Voolma, 2004)&lt;/DisplayText&gt;&lt;record&gt;&lt;rec-number&gt;83&lt;/rec-number&gt;&lt;foreign-keys&gt;&lt;key app="EN" db-id="w929a2p9xf5tv3edwrrppe0hszpzaz9petzr"</w:instrText>
            </w:r>
            <w:r>
              <w:instrText xml:space="preserve"> timestamp="1519166848"&gt;83&lt;/key&gt;&lt;/foreign-keys&gt;&lt;ref-type name="Journal Article"&gt;17&lt;/ref-type&gt;&lt;contributors&gt;&lt;authors&gt;&lt;author&gt;Sibul, I.&lt;/author&gt;&lt;author&gt;Kuusik, A.&lt;/author&gt;&lt;author&gt;Voolma, K.&lt;/author&gt;&lt;/authors&gt;&lt;/contributors&gt;&lt;titles&gt;&lt;title&gt;Monitoring of gas exc</w:instrText>
            </w:r>
            <w:r>
              <w:instrText xml:space="preserve">hange cycles and ventilatory movements in the pine weevil Hylobius abietis: respiratory failures evoked by a botanical insecticide&lt;/title&gt;&lt;secondary-title&gt;Entomologia Experimentalis et Applicata&lt;/secondary-title&gt;&lt;/titles&gt;&lt;periodical&gt;&lt;full-title&gt;Entomologia </w:instrText>
            </w:r>
            <w:r>
              <w:instrText xml:space="preserve">Experimentalis et Applicata&lt;/full-title&gt;&lt;/periodical&gt;&lt;pages&gt;173-179&lt;/pages&gt;&lt;volume&gt;110&lt;/volume&gt;&lt;number&gt;2&lt;/number&gt;&lt;keywords&gt;&lt;keyword&gt;electrolytic microrespirometer&lt;/keyword&gt;&lt;keyword&gt;insect respiration&lt;/keyword&gt;&lt;keyword&gt;muscular activity&lt;/keyword&gt;&lt;keyword&gt;act</w:instrText>
            </w:r>
            <w:r>
              <w:instrText xml:space="preserve">ive ventilation&lt;/keyword&gt;&lt;keyword&gt;CFV and (C)FV cycles&lt;/keyword&gt;&lt;keyword&gt;DGC&lt;/keyword&gt;&lt;keyword&gt;NeemAzal T&lt;/keyword&gt;&lt;keyword&gt;S&lt;/keyword&gt;&lt;keyword&gt;Coleoptera&lt;/keyword&gt;&lt;keyword&gt;Curculionidae&lt;/keyword&gt;&lt;/keywords&gt;&lt;dates&gt;&lt;year&gt;2004&lt;/year&gt;&lt;/dates&gt;&lt;publisher&gt;Blackwe</w:instrText>
            </w:r>
            <w:r>
              <w:instrText xml:space="preserve">ll Science Ltd&lt;/publisher&gt;&lt;isbn&gt;1570-7458&lt;/isbn&gt;&lt;urls&gt;&lt;related-urls&gt;&lt;url&gt;http://dx.doi.org/10.1111/j.0013-8703.2004.00134.x&lt;/url&gt;&lt;/related-urls&gt;&lt;/urls&gt;&lt;electronic-resource-num&gt;10.1111/j.0013-8703.2004.00134.x&lt;/electronic-resource-num&gt;&lt;/record&gt;&lt;/Cite&gt;&lt;/EndNo</w:instrText>
            </w:r>
            <w:r>
              <w:instrText xml:space="preserve">te&gt;</w:instrText>
            </w:r>
            <w:r>
              <w:fldChar w:fldCharType="separate"/>
            </w:r>
            <w:r>
              <w:t xml:space="preserve">(Sibul, Kuusik, &amp; Voolma, 200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ass is the mean of all individuals but metabolic rate is broken down into smaller group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365-3032.1990.tb00534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aroni-Urbani&lt;/Author&gt;&lt;Year&gt;1990&lt;/Year&gt;&lt;RecNum&gt;84&lt;/RecNum&gt;&lt;DisplayText&gt;(Baroni-Urbani &amp;amp; Nielsen, 1990)&lt;/DisplayText&gt;&lt;record&gt;&lt;rec-number&gt;84&lt;/rec-number&gt;&lt;foreign-keys&gt;&lt;key app="EN" db-id="w929a2p9xf5tv3edwrrppe0hszpza</w:instrText>
            </w:r>
            <w:r>
              <w:instrText xml:space="preserve">z9petzr" timestamp="1519167155"&gt;84&lt;/key&gt;&lt;/foreign-keys&gt;&lt;ref-type name="Journal Article"&gt;17&lt;/ref-type&gt;&lt;contributors&gt;&lt;authors&gt;&lt;author&gt;Baroni-Urbani, Cesare&lt;/author&gt;&lt;author&gt;Nielsen, Mogens Gissel&lt;/author&gt;&lt;/authors&gt;&lt;/contributors&gt;&lt;titles&gt;&lt;title&gt;Energetics and f</w:instrText>
            </w:r>
            <w:r>
              <w:instrText xml:space="preserve">oraging behaviour of the European seed harvesting ant Messor capitatus: II. Do ants optimize their harvesting?&lt;/title&gt;&lt;secondary-title&gt;Physiological Entomology&lt;/secondary-title&gt;&lt;/titles&gt;&lt;periodical&gt;&lt;full-title&gt;Physiological Entomology&lt;/full-title&gt;&lt;/periodic</w:instrText>
            </w:r>
            <w:r>
              <w:instrText xml:space="preserve">al&gt;&lt;pages&gt;449-461&lt;/pages&gt;&lt;volume&gt;15&lt;/volume&gt;&lt;number&gt;4&lt;/number&gt;&lt;keywords&gt;&lt;keyword&gt;Ant&lt;/keyword&gt;&lt;keyword&gt;foraging&lt;/keyword&gt;&lt;keyword&gt;foraging strategy&lt;/keyword&gt;&lt;keyword&gt;seed preference&lt;/keyword&gt;&lt;keyword&gt;food quality&lt;/keyword&gt;&lt;keyword&gt;Messor capitatus.&lt;/keyword</w:instrText>
            </w:r>
            <w:r>
              <w:instrText xml:space="preserve">&gt;&lt;/keywords&gt;&lt;dates&gt;&lt;year&gt;1990&lt;/year&gt;&lt;/dates&gt;&lt;publisher&gt;Blackwell Publishing Ltd&lt;/publisher&gt;&lt;isbn&gt;1365-3032&lt;/isbn&gt;&lt;urls&gt;&lt;related-urls&gt;&lt;url&gt;http://dx.doi.org/10.1111/j.1365-3032.1990.tb00534.x&lt;/url&gt;&lt;/related-urls&gt;&lt;/urls&gt;&lt;electronic-resource-num&gt;10.1111/j.1365</w:instrText>
            </w:r>
            <w:r>
              <w:instrText xml:space="preserve">-3032.1990.tb00534.x&lt;/electronic-resource-num&gt;&lt;/record&gt;&lt;/Cite&gt;&lt;/EndNote&gt;</w:instrText>
            </w:r>
            <w:r>
              <w:fldChar w:fldCharType="separate"/>
            </w:r>
            <w:r>
              <w:t xml:space="preserve">(Baroni-Urbani &amp; Nielsen, 199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sults not clear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76-08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ampbell&lt;/Author&gt;&lt;Year&gt;1976&lt;/Year&gt;&lt;RecNum&gt;85&lt;/RecNum&gt;&lt;DisplayText&gt;(Campbell, Singh, &amp;amp; Sinha, 1976)&lt;/DisplayText&gt;&lt;record&gt;&lt;rec-number&gt;85&lt;/rec-number&gt;&lt;foreign-keys&gt;&lt;key app="EN" db-id="w929a2p9xf5tv3edwrrppe0hszpzaz9pe</w:instrText>
            </w:r>
            <w:r>
              <w:instrText xml:space="preserve">tzr" timestamp="1519167809"&gt;85&lt;/key&gt;&lt;/foreign-keys&gt;&lt;ref-type name="Journal Article"&gt;17&lt;/ref-type&gt;&lt;contributors&gt;&lt;authors&gt;&lt;author&gt;Campbell, A&lt;/author&gt;&lt;author&gt;Singh, NB&lt;/author&gt;&lt;author&gt;Sinha, RN&lt;/author&gt;&lt;/authors&gt;&lt;/contributors&gt;&lt;titles&gt;&lt;title&gt;Bioenergetics of </w:instrText>
            </w:r>
            <w:r>
              <w:instrText xml:space="preserve">the granary weevil, Sitophilus granarius (L.)(Coleoptera: Curculionidae)&lt;/title&gt;&lt;secondary-title&gt;Canadian Journal of Zoology&lt;/secondary-title&gt;&lt;/titles&gt;&lt;periodical&gt;&lt;full-title&gt;Canadian Journal of Zoology&lt;/full-title&gt;&lt;/periodical&gt;&lt;pages&gt;786-798&lt;/pages&gt;&lt;volume</w:instrText>
            </w:r>
            <w:r>
              <w:instrText xml:space="preserve">&gt;54&lt;/volume&gt;&lt;number&gt;5&lt;/number&gt;&lt;dates&gt;&lt;year&gt;1976&lt;/year&gt;&lt;/dates&gt;&lt;isbn&gt;0008-4301&lt;/isbn&gt;&lt;urls&gt;&lt;/urls&gt;&lt;electronic-resource-num&gt;10.1139/z76-088&lt;/electronic-resource-num&gt;&lt;/record&gt;&lt;/Cite&gt;&lt;/EndNote&gt;</w:instrText>
            </w:r>
            <w:r>
              <w:fldChar w:fldCharType="separate"/>
            </w:r>
            <w:r>
              <w:t xml:space="preserve">(Campbell, Singh, &amp; Sinha, 197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data not clear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238956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ighton&lt;/Author&gt;&lt;Year&gt;1989&lt;/Year&gt;&lt;RecNum&gt;86&lt;/RecNum&gt;&lt;DisplayText&gt;(JRB Lighton, 1989)&lt;/DisplayText&gt;&lt;record&gt;&lt;rec-number&gt;86&lt;/rec-number&gt;&lt;foreign-keys&gt;&lt;key app="EN" db-id="w929a2p9xf5tv3edwrrppe0hszpzaz9petzr" timestamp="15</w:instrText>
            </w:r>
            <w:r>
              <w:instrText xml:space="preserve">19169233"&gt;86&lt;/key&gt;&lt;/foreign-keys&gt;&lt;ref-type name="Journal Article"&gt;17&lt;/ref-type&gt;&lt;contributors&gt;&lt;authors&gt;&lt;author&gt;Lighton, JRB&lt;/author&gt;&lt;/authors&gt;&lt;/contributors&gt;&lt;titles&gt;&lt;title&gt;Individual and whole-colony respiration in an African formicine ant&lt;/title&gt;&lt;secondary-</w:instrText>
            </w:r>
            <w:r>
              <w:instrText xml:space="preserve">title&gt;Functional Ecology&lt;/secondary-title&gt;&lt;/titles&gt;&lt;periodical&gt;&lt;full-title&gt;Functional Ecology&lt;/full-title&gt;&lt;/periodical&gt;&lt;pages&gt;523-530&lt;/pages&gt;&lt;dates&gt;&lt;year&gt;1989&lt;/year&gt;&lt;/dates&gt;&lt;isbn&gt;0269-8463&lt;/isbn&gt;&lt;urls&gt;&lt;/urls&gt;&lt;electronic-resource-num&gt;10.2307/2389566&lt;/electro</w:instrText>
            </w:r>
            <w:r>
              <w:instrText xml:space="preserve">nic-resource-num&gt;&lt;/record&gt;&lt;/Cite&gt;&lt;/EndNote&gt;</w:instrText>
            </w:r>
            <w:r>
              <w:fldChar w:fldCharType="separate"/>
            </w:r>
            <w:r>
              <w:t xml:space="preserve">(JRB Lighton, 198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4039</w:t>
            </w:r>
            <w:r>
              <w:t xml:space="preserve">-</w:t>
            </w:r>
            <w:r>
              <w:t xml:space="preserve">Ent109687-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ailey&lt;/Author&gt;&lt;Year&gt;1977&lt;/Year&gt;&lt;RecNum&gt;87&lt;/RecNum&gt;&lt;DisplayText&gt;(Bailey &amp;amp; Singh, 1977)&lt;/DisplayText&gt;&lt;record&gt;&lt;rec-number&gt;87&lt;/rec-number&gt;&lt;foreign-keys&gt;&lt;key app="EN" db-id="w929a2p9xf5tv3edwrrppe0hszpzaz9petzr" timesta</w:instrText>
            </w:r>
            <w:r>
              <w:instrText xml:space="preserve">mp="1519169590"&gt;87&lt;/key&gt;&lt;/foreign-keys&gt;&lt;ref-type name="Journal Article"&gt;17&lt;/ref-type&gt;&lt;contributors&gt;&lt;authors&gt;&lt;author&gt;Bailey, CG&lt;/author&gt;&lt;author&gt;Singh, NB&lt;/author&gt;&lt;/authors&gt;&lt;/contributors&gt;&lt;titles&gt;&lt;title&gt;An energy budget for Mamestra configurata (Lepidoptera: </w:instrText>
            </w:r>
            <w:r>
              <w:instrText xml:space="preserve">Noctuidae)&lt;/title&gt;&lt;secondary-title&gt;The Canadian Entomologist&lt;/secondary-title&gt;&lt;/titles&gt;&lt;periodical&gt;&lt;full-title&gt;The Canadian Entomologist&lt;/full-title&gt;&lt;/periodical&gt;&lt;pages&gt;687-693&lt;/pages&gt;&lt;volume&gt;109&lt;/volume&gt;&lt;number&gt;5&lt;/number&gt;&lt;dates&gt;&lt;year&gt;1977&lt;/year&gt;&lt;/dates&gt;&lt;is</w:instrText>
            </w:r>
            <w:r>
              <w:instrText xml:space="preserve">bn&gt;1918-3240&lt;/isbn&gt;&lt;urls&gt;&lt;/urls&gt;&lt;electronic-resource-num&gt;10.4039:Ent109687-5&lt;/electronic-resource-num&gt;&lt;/record&gt;&lt;/Cite&gt;&lt;/EndNote&gt;</w:instrText>
            </w:r>
            <w:r>
              <w:fldChar w:fldCharType="separate"/>
            </w:r>
            <w:r>
              <w:t xml:space="preserve">(Bailey &amp; Singh, 197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58-03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Edwards&lt;/Author&gt;&lt;Year&gt;1958&lt;/Year&gt;&lt;RecNum&gt;37&lt;/RecNum&gt;&lt;DisplayText&gt;(Edwards, 1958)&lt;/DisplayText&gt;&lt;record&gt;&lt;rec-number&gt;37&lt;/rec-number&gt;&lt;foreign-keys&gt;&lt;key app="EN" db-id="w929a2p9xf5tv3edwrrppe0hszpzaz9petzr" timestamp="151728</w:instrText>
            </w:r>
            <w:r>
              <w:instrText xml:space="preserve">7203"&gt;37&lt;/key&gt;&lt;/foreign-keys&gt;&lt;ref-type name="Journal Article"&gt;17&lt;/ref-type&gt;&lt;contributors&gt;&lt;authors&gt;&lt;author&gt;Edwards, DK&lt;/author&gt;&lt;/authors&gt;&lt;/contributors&gt;&lt;titles&gt;&lt;title&gt;Effects of acclimatization and sex on respiration and thermal resistance in Tribolium (Cole</w:instrText>
            </w:r>
            <w:r>
              <w:instrText xml:space="preserve">optera: Tenebrionidae)&lt;/title&gt;&lt;secondary-title&gt;Canadian Journal of Zoology&lt;/secondary-title&gt;&lt;/titles&gt;&lt;periodical&gt;&lt;full-title&gt;Canadian Journal of Zoology&lt;/full-title&gt;&lt;/periodical&gt;&lt;pages&gt;363-382&lt;/pages&gt;&lt;volume&gt;36&lt;/volume&gt;&lt;number&gt;3&lt;/number&gt;&lt;dates&gt;&lt;year&gt;1958&lt;/y</w:instrText>
            </w:r>
            <w:r>
              <w:instrText xml:space="preserve">ear&gt;&lt;/dates&gt;&lt;isbn&gt;0008-4301&lt;/isbn&gt;&lt;urls&gt;&lt;/urls&gt;&lt;electronic-resource-num&gt;10.1139/z58-031&lt;/electronic-resource-num&gt;&lt;/record&gt;&lt;/Cite&gt;&lt;/EndNote&gt;</w:instrText>
            </w:r>
            <w:r>
              <w:fldChar w:fldCharType="separate"/>
            </w:r>
            <w:r>
              <w:t xml:space="preserve">(Edwards, 1958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umber of individuals sampled not present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22-1910(85)90024-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Gehrken&lt;/Author&gt;&lt;Year&gt;1985&lt;/Year&gt;&lt;RecNum&gt;88&lt;/RecNum&gt;&lt;DisplayText&gt;(Gehrken, 1985)&lt;/DisplayText&gt;&lt;record&gt;&lt;rec-number&gt;88&lt;/rec-number&gt;&lt;foreign-keys&gt;&lt;key app="EN" db-id="w929a2p9xf5tv3edwrrppe0hszpzaz9petzr" timestamp="151916</w:instrText>
            </w:r>
            <w:r>
              <w:instrText xml:space="preserve">9878"&gt;88&lt;/key&gt;&lt;/foreign-keys&gt;&lt;ref-type name="Journal Article"&gt;17&lt;/ref-type&gt;&lt;contributors&gt;&lt;authors&gt;&lt;author&gt;Gehrken, Unn&lt;/author&gt;&lt;/authors&gt;&lt;/contributors&gt;&lt;titles&gt;&lt;title&gt;Physiology of diapause in the adult bark beetle, Ips acuminatus Gyll., studied in relation</w:instrText>
            </w:r>
            <w:r>
              <w:instrText xml:space="preserve"> to cold hardiness&lt;/title&gt;&lt;secondary-title&gt;Journal of insect physiology&lt;/secondary-title&gt;&lt;/titles&gt;&lt;periodical&gt;&lt;full-title&gt;Journal of insect physiology&lt;/full-title&gt;&lt;/periodical&gt;&lt;pages&gt;909-916&lt;/pages&gt;&lt;volume&gt;31&lt;/volume&gt;&lt;number&gt;12&lt;/number&gt;&lt;dates&gt;&lt;year&gt;1985&lt;/ye</w:instrText>
            </w:r>
            <w:r>
              <w:instrText xml:space="preserve">ar&gt;&lt;/dates&gt;&lt;isbn&gt;0022-1910&lt;/isbn&gt;&lt;urls&gt;&lt;/urls&gt;&lt;electronic-resource-num&gt;10.1016/0022-1910(85)90024-1&lt;/electronic-resource-num&gt;&lt;/record&gt;&lt;/Cite&gt;&lt;/EndNote&gt;</w:instrText>
            </w:r>
            <w:r>
              <w:fldChar w:fldCharType="separate"/>
            </w:r>
            <w:r>
              <w:t xml:space="preserve">(Gehrken, 198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51-00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rvey&lt;/Author&gt;&lt;Year&gt;1951&lt;/Year&gt;&lt;RecNum&gt;22&lt;/RecNum&gt;&lt;DisplayText&gt;(G. Harvey &amp;amp; Brown, 1951)&lt;/DisplayText&gt;&lt;record&gt;&lt;rec-number&gt;22&lt;/rec-number&gt;&lt;foreign-keys&gt;&lt;key app="EN" db-id="w929a2p9xf5tv3edwrrppe0hszpzaz9petzr" time</w:instrText>
            </w:r>
            <w:r>
              <w:instrText xml:space="preserve">stamp="1516750828"&gt;22&lt;/key&gt;&lt;/foreign-keys&gt;&lt;ref-type name="Journal Article"&gt;17&lt;/ref-type&gt;&lt;contributors&gt;&lt;authors&gt;&lt;author&gt;Harvey, GT&lt;/author&gt;&lt;author&gt;Brown, AWA&lt;/author&gt;&lt;/authors&gt;&lt;/contributors&gt;&lt;titles&gt;&lt;title&gt;The effect of insecticides on the rate of oxygen con</w:instrText>
            </w:r>
            <w:r>
              <w:instrText xml:space="preserve">sumption in Blattella&lt;/title&gt;&lt;secondary-title&gt;Canadian Journal of Zoology&lt;/secondary-title&gt;&lt;/titles&gt;&lt;periodical&gt;&lt;full-title&gt;Canadian Journal of Zoology&lt;/full-title&gt;&lt;/periodical&gt;&lt;pages&gt;42-53&lt;/pages&gt;&lt;volume&gt;29&lt;/volume&gt;&lt;number&gt;1&lt;/number&gt;&lt;dates&gt;&lt;year&gt;1951&lt;/year</w:instrText>
            </w:r>
            <w:r>
              <w:instrText xml:space="preserve">&gt;&lt;/dates&gt;&lt;isbn&gt;0008-4301&lt;/isbn&gt;&lt;urls&gt;&lt;/urls&gt;&lt;electronic-resource-num&gt;10.1139/z51-004&lt;/electronic-resource-num&gt;&lt;/record&gt;&lt;/Cite&gt;&lt;/EndNote&gt;</w:instrText>
            </w:r>
            <w:r>
              <w:fldChar w:fldCharType="separate"/>
            </w:r>
            <w:r>
              <w:t xml:space="preserve">(G. Harvey &amp; Brown, 195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354372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nton&lt;/Author&gt;&lt;Year&gt;1971&lt;/Year&gt;&lt;RecNum&gt;25&lt;/RecNum&gt;&lt;DisplayText&gt;(Hinton, 1971)&lt;/DisplayText&gt;&lt;record&gt;&lt;rec-number&gt;25&lt;/rec-number&gt;&lt;foreign-keys&gt;&lt;key app="EN" db-id="w929a2p9xf5tv3edwrrppe0hszpzaz9petzr" timestamp="15167569</w:instrText>
            </w:r>
            <w:r>
              <w:instrText xml:space="preserve">69"&gt;25&lt;/key&gt;&lt;/foreign-keys&gt;&lt;ref-type name="Journal Article"&gt;17&lt;/ref-type&gt;&lt;contributors&gt;&lt;authors&gt;&lt;author&gt;Hinton, JM&lt;/author&gt;&lt;/authors&gt;&lt;/contributors&gt;&lt;titles&gt;&lt;title&gt;Energy flow in a natural population of Neophilaenus lineatus (Homoptera)&lt;/title&gt;&lt;secondary-tit</w:instrText>
            </w:r>
            <w:r>
              <w:instrText xml:space="preserve">le&gt;Oikos&lt;/secondary-title&gt;&lt;/titles&gt;&lt;periodical&gt;&lt;full-title&gt;Oikos&lt;/full-title&gt;&lt;/periodical&gt;&lt;pages&gt;155-171&lt;/pages&gt;&lt;volume&gt;22&lt;/volume&gt;&lt;number&gt;2&lt;/number&gt;&lt;dates&gt;&lt;year&gt;1971&lt;/year&gt;&lt;/dates&gt;&lt;isbn&gt;0030-1299&lt;/isbn&gt;&lt;urls&gt;&lt;/urls&gt;&lt;electronic-resource-num&gt;10.2307/3543722&lt;</w:instrText>
            </w:r>
            <w:r>
              <w:instrText xml:space="preserve">/electronic-resource-num&gt;&lt;/record&gt;&lt;/Cite&gt;&lt;/EndNote&gt;</w:instrText>
            </w:r>
            <w:r>
              <w:fldChar w:fldCharType="separate"/>
            </w:r>
            <w:r>
              <w:t xml:space="preserve">(Hinton, 197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sults reported as log values in text, raw 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365-3032.1997.tb01178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olter&lt;/Author&gt;&lt;Year&gt;1997&lt;/Year&gt;&lt;RecNum&gt;26&lt;/RecNum&gt;&lt;DisplayText&gt;(Holter &amp;amp; Spangenberg, 1997)&lt;/DisplayText&gt;&lt;record&gt;&lt;rec-number&gt;26&lt;/rec-number&gt;&lt;foreign-keys&gt;&lt;key app="EN" db-id="w929a2p9xf5tv3edwrrppe0hszpzaz9petzr" t</w:instrText>
            </w:r>
            <w:r>
              <w:instrText xml:space="preserve">imestamp="1516757401"&gt;26&lt;/key&gt;&lt;/foreign-keys&gt;&lt;ref-type name="Journal Article"&gt;17&lt;/ref-type&gt;&lt;contributors&gt;&lt;authors&gt;&lt;author&gt;Holter, Peter&lt;/author&gt;&lt;author&gt;Spangenberg, Annette&lt;/author&gt;&lt;/authors&gt;&lt;/contributors&gt;&lt;titles&gt;&lt;title&gt;Oxygen uptake in coprophilous beetle</w:instrText>
            </w:r>
            <w:r>
              <w:instrText xml:space="preserve">s (Aphodius, Geotrupes, Sphaeridium) at low oxygen and high carbon dioxide concentrations&lt;/title&gt;&lt;secondary-title&gt;Physiological Entomology&lt;/secondary-title&gt;&lt;/titles&gt;&lt;periodical&gt;&lt;full-title&gt;Physiological Entomology&lt;/full-title&gt;&lt;/periodical&gt;&lt;pages&gt;339-343&lt;/pa</w:instrText>
            </w:r>
            <w:r>
              <w:instrText xml:space="preserve">ges&gt;&lt;volume&gt;22&lt;/volume&gt;&lt;number&gt;4&lt;/number&gt;&lt;keywords&gt;&lt;keyword&gt;Coleoptera&lt;/keyword&gt;&lt;keyword&gt;coprophilous&lt;/keyword&gt;&lt;keyword&gt;dung&lt;/keyword&gt;&lt;keyword&gt;dung beetles&lt;/keyword&gt;&lt;keyword&gt;respiratory regulation&lt;/keyword&gt;&lt;keyword&gt;oxygen&lt;/keyword&gt;&lt;keyword&gt;carbon dioxide&lt;/k</w:instrText>
            </w:r>
            <w:r>
              <w:instrText xml:space="preserve">eyword&gt;&lt;keyword&gt;hypoxia&lt;/keyword&gt;&lt;keyword&gt;hypercapnia&lt;/keyword&gt;&lt;/keywords&gt;&lt;dates&gt;&lt;year&gt;1997&lt;/year&gt;&lt;/dates&gt;&lt;publisher&gt;Blackwell Publishing Ltd&lt;/publisher&gt;&lt;isbn&gt;1365-3032&lt;/isbn&gt;&lt;urls&gt;&lt;related-urls&gt;&lt;url&gt;http://dx.doi.org/10.1111/j.1365-3032.1997.tb01178.x&lt;/url</w:instrText>
            </w:r>
            <w:r>
              <w:instrText xml:space="preserve">&gt;&lt;/related-urls&gt;&lt;/urls&gt;&lt;electronic-resource-num&gt;10.1111/j.1365-3032.1997.tb01178.x&lt;/electronic-resource-num&gt;&lt;/record&gt;&lt;/Cite&gt;&lt;/EndNote&gt;</w:instrText>
            </w:r>
            <w:r>
              <w:fldChar w:fldCharType="separate"/>
            </w:r>
            <w:r>
              <w:t xml:space="preserve">(Holter &amp; Spangenberg, 199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46/j.1365-3032.1999.00106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Jeeva&lt;/Author&gt;&lt;Year&gt;1999&lt;/Year&gt;&lt;RecNum&gt;28&lt;/RecNum&gt;&lt;DisplayText&gt;(Jeeva, Bignell, Eggleton, &amp;amp; Maryati, 1999)&lt;/DisplayText&gt;&lt;record&gt;&lt;rec-number&gt;28&lt;/rec-number&gt;&lt;foreign-keys&gt;&lt;key app="EN" db-id="w929a2p9xf5tv3edwrrppe0hs</w:instrText>
            </w:r>
            <w:r>
              <w:instrText xml:space="preserve">zpzaz9petzr" timestamp="1516768617"&gt;28&lt;/key&gt;&lt;/foreign-keys&gt;&lt;ref-type name="Journal Article"&gt;17&lt;/ref-type&gt;&lt;contributors&gt;&lt;authors&gt;&lt;author&gt;Jeeva, D.&lt;/author&gt;&lt;author&gt;Bignell, D. E.&lt;/author&gt;&lt;author&gt;Eggleton, P.&lt;/author&gt;&lt;author&gt;Maryati, M.&lt;/author&gt;&lt;/authors&gt;&lt;/con</w:instrText>
            </w:r>
            <w:r>
              <w:instrText xml:space="preserve">tributors&gt;&lt;titles&gt;&lt;title&gt;Respiratory gas exchanges of termites from the Sabah (Borneo) assemblage&lt;/title&gt;&lt;secondary-title&gt;Physiological Entomology&lt;/secondary-title&gt;&lt;/titles&gt;&lt;periodical&gt;&lt;full-title&gt;Physiological Entomology&lt;/full-title&gt;&lt;/periodical&gt;&lt;pages&gt;11-</w:instrText>
            </w:r>
            <w:r>
              <w:instrText xml:space="preserve">17&lt;/pages&gt;&lt;volume&gt;24&lt;/volume&gt;&lt;number&gt;1&lt;/number&gt;&lt;keywords&gt;&lt;keyword&gt;Carbon cycle&lt;/keyword&gt;&lt;keyword&gt;CH4 emission&lt;/keyword&gt;&lt;keyword&gt;CO2 emission&lt;/keyword&gt;&lt;keyword&gt;methane cycle&lt;/keyword&gt;&lt;keyword&gt;respiration&lt;/keyword&gt;&lt;keyword&gt;respiratory quotient&lt;/keyword&gt;&lt;keywo</w:instrText>
            </w:r>
            <w:r>
              <w:instrText xml:space="preserve">rd&gt;termites&lt;/keyword&gt;&lt;/keywords&gt;&lt;dates&gt;&lt;year&gt;1999&lt;/year&gt;&lt;/dates&gt;&lt;publisher&gt;Blackwell Science Ltd&lt;/publisher&gt;&lt;isbn&gt;1365-3032&lt;/isbn&gt;&lt;urls&gt;&lt;related-urls&gt;&lt;url&gt;http://dx.doi.org/10.1046/j.1365-3032.1999.00106.x&lt;/url&gt;&lt;/related-urls&gt;&lt;/urls&gt;&lt;electronic-resource-num</w:instrText>
            </w:r>
            <w:r>
              <w:instrText xml:space="preserve">&gt;10.1046/j.1365-3032.1999.00106.x&lt;/electronic-resource-num&gt;&lt;/record&gt;&lt;/Cite&gt;&lt;/EndNote&gt;</w:instrText>
            </w:r>
            <w:r>
              <w:fldChar w:fldCharType="separate"/>
            </w:r>
            <w:r>
              <w:t xml:space="preserve">(Jeeva, Bignell, Eggleton, &amp; Maryati, 199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umber of individuals sampled not presented for all measurement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Kavanagh&lt;/Author&gt;&lt;Year&gt;1987&lt;/Year&gt;&lt;RecNum&gt;89&lt;/RecNum&gt;&lt;DisplayText&gt;(Kavanagh, 1987)&lt;/DisplayText&gt;&lt;record&gt;&lt;rec-number&gt;89&lt;/rec-number&gt;&lt;foreign-keys&gt;&lt;key app="EN" db-id="w929a2p9xf5tv3edwrrppe0hszpzaz9petzr" timestamp="1519</w:instrText>
            </w:r>
            <w:r>
              <w:instrText xml:space="preserve">170533"&gt;89&lt;/key&gt;&lt;/foreign-keys&gt;&lt;ref-type name="Journal Article"&gt;17&lt;/ref-type&gt;&lt;contributors&gt;&lt;authors&gt;&lt;author&gt;Kavanagh, Mark W.&lt;/author&gt;&lt;/authors&gt;&lt;/contributors&gt;&lt;titles&gt;&lt;title&gt;The Efficiency of Sound Production in Two Cricket Species, Gryllotalpa Australis an</w:instrText>
            </w:r>
            <w:r>
              <w:instrText xml:space="preserve">d Teleogryllus Commodus (Orthoptera: Grylloidea)&lt;/title&gt;&lt;secondary-title&gt;Journal of Experimental Biology&lt;/secondary-title&gt;&lt;/titles&gt;&lt;periodical&gt;&lt;full-title&gt;Journal of Experimental Biology&lt;/full-title&gt;&lt;/periodical&gt;&lt;pages&gt;107-119&lt;/pages&gt;&lt;volume&gt;130&lt;/volume&gt;&lt;nu</w:instrText>
            </w:r>
            <w:r>
              <w:instrText xml:space="preserve">mber&gt;1&lt;/number&gt;&lt;dates&gt;&lt;year&gt;1987&lt;/year&gt;&lt;/dates&gt;&lt;urls&gt;&lt;related-urls&gt;&lt;url&gt;http://jeb.biologists.org/content/jexbio/130/1/107.full.pdf&lt;/url&gt;&lt;/related-urls&gt;&lt;/urls&gt;&lt;/record&gt;&lt;/Cite&gt;&lt;/EndNote&gt;</w:instrText>
            </w:r>
            <w:r>
              <w:fldChar w:fldCharType="separate"/>
            </w:r>
            <w:r>
              <w:t xml:space="preserve">(Kavanagh, 198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ass of individuals not provid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7/S000748530000570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overidge&lt;/Author&gt;&lt;Year&gt;1975&lt;/Year&gt;&lt;RecNum&gt;90&lt;/RecNum&gt;&lt;DisplayText&gt;(Loveridge &amp;amp; Bursell, 1975)&lt;/DisplayText&gt;&lt;record&gt;&lt;rec-number&gt;90&lt;/rec-number&gt;&lt;foreign-keys&gt;&lt;key app="EN" db-id="w929a2p9xf5tv3edwrrppe0hszpzaz9petzr"</w:instrText>
            </w:r>
            <w:r>
              <w:instrText xml:space="preserve"> timestamp="1519171099"&gt;90&lt;/key&gt;&lt;/foreign-keys&gt;&lt;ref-type name="Journal Article"&gt;17&lt;/ref-type&gt;&lt;contributors&gt;&lt;authors&gt;&lt;author&gt;Loveridge, JP&lt;/author&gt;&lt;author&gt;Bursell, E&lt;/author&gt;&lt;/authors&gt;&lt;/contributors&gt;&lt;titles&gt;&lt;title&gt;Studies on the water relations of adult locu</w:instrText>
            </w:r>
            <w:r>
              <w:instrText xml:space="preserve">sts (Orthoptera, Acrididae). I. Respiration and the production of metabolic water&lt;/title&gt;&lt;secondary-title&gt;Bulletin of Entomological Research&lt;/secondary-title&gt;&lt;/titles&gt;&lt;periodical&gt;&lt;full-title&gt;Bulletin of Entomological Research&lt;/full-title&gt;&lt;/periodical&gt;&lt;pages</w:instrText>
            </w:r>
            <w:r>
              <w:instrText xml:space="preserve">&gt;13-20&lt;/pages&gt;&lt;volume&gt;65&lt;/volume&gt;&lt;number&gt;1&lt;/number&gt;&lt;dates&gt;&lt;year&gt;1975&lt;/year&gt;&lt;/dates&gt;&lt;isbn&gt;1475-2670&lt;/isbn&gt;&lt;urls&gt;&lt;/urls&gt;&lt;electronic-resource-num&gt;10.1017/S0007485300005708&lt;/electronic-resource-num&gt;&lt;/record&gt;&lt;/Cite&gt;&lt;/EndNote&gt;</w:instrText>
            </w:r>
            <w:r>
              <w:fldChar w:fldCharType="separate"/>
            </w:r>
            <w:r>
              <w:t xml:space="preserve">(Loveridge &amp; Bursell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242/jeb.0070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arais&lt;/Author&gt;&lt;Year&gt;2003&lt;/Year&gt;&lt;RecNum&gt;69&lt;/RecNum&gt;&lt;DisplayText&gt;(Marais &amp;amp; Chown, 2003)&lt;/DisplayText&gt;&lt;record&gt;&lt;rec-number&gt;69&lt;/rec-number&gt;&lt;foreign-keys&gt;&lt;key app="EN" db-id="w929a2p9xf5tv3edwrrppe0hszpzaz9petzr" timesta</w:instrText>
            </w:r>
            <w:r>
              <w:instrText xml:space="preserve">mp="1519086775"&gt;69&lt;/key&gt;&lt;/foreign-keys&gt;&lt;ref-type name="Journal Article"&gt;17&lt;/ref-type&gt;&lt;contributors&gt;&lt;authors&gt;&lt;author&gt;Marais, Elrike&lt;/author&gt;&lt;author&gt;Chown, Steven L&lt;/author&gt;&lt;/authors&gt;&lt;/contributors&gt;&lt;titles&gt;&lt;title&gt;Repeatability of standard metabolic rate and g</w:instrText>
            </w:r>
            <w:r>
              <w:instrText xml:space="preserve">as exchange characteristics in a highly variable cockroach, Perisphaeria sp&lt;/title&gt;&lt;secondary-title&gt;Journal of Experimental Biology&lt;/secondary-title&gt;&lt;/titles&gt;&lt;periodical&gt;&lt;full-title&gt;Journal of Experimental Biology&lt;/full-title&gt;&lt;/periodical&gt;&lt;pages&gt;4565-4574&lt;/</w:instrText>
            </w:r>
            <w:r>
              <w:instrText xml:space="preserve">pages&gt;&lt;volume&gt;206&lt;/volume&gt;&lt;number&gt;24&lt;/number&gt;&lt;dates&gt;&lt;year&gt;2003&lt;/year&gt;&lt;/dates&gt;&lt;isbn&gt;0022-0949&lt;/isbn&gt;&lt;urls&gt;&lt;/urls&gt;&lt;electronic-resource-num&gt;10.1242/jeb.00700&lt;/electronic-resource-num&gt;&lt;/record&gt;&lt;/Cite&gt;&lt;/EndNote&gt;</w:instrText>
            </w:r>
            <w:r>
              <w:fldChar w:fldCharType="separate"/>
            </w:r>
            <w:r>
              <w:t xml:space="preserve">(Marais &amp; Chown, 200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espiratory quotien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83)90719-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assion&lt;/Author&gt;&lt;Year&gt;1983&lt;/Year&gt;&lt;RecNum&gt;39&lt;/RecNum&gt;&lt;DisplayText&gt;(Massion, 1983)&lt;/DisplayText&gt;&lt;record&gt;&lt;rec-number&gt;39&lt;/rec-number&gt;&lt;foreign-keys&gt;&lt;key app="EN" db-id="w929a2p9xf5tv3edwrrppe0hszpzaz9petzr" timestamp="151735</w:instrText>
            </w:r>
            <w:r>
              <w:instrText xml:space="preserve">3549"&gt;39&lt;/key&gt;&lt;/foreign-keys&gt;&lt;ref-type name="Journal Article"&gt;17&lt;/ref-type&gt;&lt;contributors&gt;&lt;authors&gt;&lt;author&gt;Massion, Dennis Daniel&lt;/author&gt;&lt;/authors&gt;&lt;/contributors&gt;&lt;titles&gt;&lt;title&gt;An altitudinal comparison of water and metabolic relations in two acridid grassh</w:instrText>
            </w:r>
            <w:r>
              <w:instrText xml:space="preserve">oppers (Orthoptera)&lt;/title&gt;&lt;secondary-title&gt;Comparative Biochemistry and Physiology Part A: Physiology&lt;/secondary-title&gt;&lt;/titles&gt;&lt;periodical&gt;&lt;full-title&gt;Comparative Biochemistry and Physiology Part A: Physiology&lt;/full-title&gt;&lt;/periodical&gt;&lt;pages&gt;101-105&lt;/page</w:instrText>
            </w:r>
            <w:r>
              <w:instrText xml:space="preserve">s&gt;&lt;volume&gt;74&lt;/volume&gt;&lt;number&gt;1&lt;/number&gt;&lt;dates&gt;&lt;year&gt;1983&lt;/year&gt;&lt;/dates&gt;&lt;isbn&gt;0300-9629&lt;/isbn&gt;&lt;urls&gt;&lt;/urls&gt;&lt;electronic-resource-num&gt;10.1016/0300-9629(83)90719-3&lt;/electronic-resource-num&gt;&lt;/record&gt;&lt;/Cite&gt;&lt;/EndNote&gt;</w:instrText>
            </w:r>
            <w:r>
              <w:fldChar w:fldCharType="separate"/>
            </w:r>
            <w:r>
              <w:t xml:space="preserve">(Massion, 198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7/S174275840001057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cCOMIE&lt;/Author&gt;&lt;Year&gt;1990&lt;/Year&gt;&lt;RecNum&gt;91&lt;/RecNum&gt;&lt;DisplayText&gt;(McComie &amp;amp; Dhanarajan, 1990)&lt;/DisplayText&gt;&lt;record&gt;&lt;rec-number&gt;91&lt;/rec-number&gt;&lt;foreign-keys&gt;&lt;key app="EN" db-id="w929a2p9xf5tv3edwrrppe0hszpzaz9petzr" </w:instrText>
            </w:r>
            <w:r>
              <w:instrText xml:space="preserve">timestamp="1519171437"&gt;91&lt;/key&gt;&lt;/foreign-keys&gt;&lt;ref-type name="Journal Article"&gt;17&lt;/ref-type&gt;&lt;contributors&gt;&lt;authors&gt;&lt;author&gt;McComie, Lilory D&lt;/author&gt;&lt;author&gt;Dhanarajan, G&lt;/author&gt;&lt;/authors&gt;&lt;/contributors&gt;&lt;titles&gt;&lt;title&gt;Respiratory rate and energy utilizatio</w:instrText>
            </w:r>
            <w:r>
              <w:instrText xml:space="preserve">n by Macrotermes carbonarius (Hagen)(Isoptera, Termitidae, Macrotermitinae) in Penang, Malaysia&lt;/title&gt;&lt;secondary-title&gt;International Journal of Tropical Insect Science&lt;/secondary-title&gt;&lt;/titles&gt;&lt;periodical&gt;&lt;full-title&gt;International Journal of Tropical Inse</w:instrText>
            </w:r>
            <w:r>
              <w:instrText xml:space="preserve">ct Science&lt;/full-title&gt;&lt;/periodical&gt;&lt;pages&gt;197-204&lt;/pages&gt;&lt;volume&gt;11&lt;/volume&gt;&lt;number&gt;2&lt;/number&gt;&lt;dates&gt;&lt;year&gt;1990&lt;/year&gt;&lt;/dates&gt;&lt;isbn&gt;0191-9040&lt;/isbn&gt;&lt;urls&gt;&lt;/urls&gt;&lt;electronic-resource-num&gt;10.1017/S1742758400010572&lt;/electronic-resource-num&gt;&lt;/record&gt;&lt;/Cite&gt;&lt;/E</w:instrText>
            </w:r>
            <w:r>
              <w:instrText xml:space="preserve">ndNote&gt;</w:instrText>
            </w:r>
            <w:r>
              <w:fldChar w:fldCharType="separate"/>
            </w:r>
            <w:r>
              <w:t xml:space="preserve">(McComie &amp; Dhanarajan, 199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are calculated estimat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organ&lt;/Author&gt;&lt;Year&gt;1987&lt;/Year&gt;&lt;RecNum&gt;92&lt;/RecNum&gt;&lt;DisplayText&gt;(Morgan, 1987)&lt;/DisplayText&gt;&lt;record&gt;&lt;rec-number&gt;92&lt;/rec-number&gt;&lt;foreign-keys&gt;&lt;key app="EN" db-id="w929a2p9xf5tv3edwrrppe0hszpzaz9petzr" timestamp="15191715</w:instrText>
            </w:r>
            <w:r>
              <w:instrText xml:space="preserve">56"&gt;92&lt;/key&gt;&lt;/foreign-keys&gt;&lt;ref-type name="Journal Article"&gt;17&lt;/ref-type&gt;&lt;contributors&gt;&lt;authors&gt;&lt;author&gt;Morgan, Kenneth R.&lt;/author&gt;&lt;/authors&gt;&lt;/contributors&gt;&lt;titles&gt;&lt;title&gt;Temperature Regulation, Energy Metabolism and Mate-Searching in Rain Beetles (&amp;lt;em&amp;g</w:instrText>
            </w:r>
            <w:r>
              <w:instrText xml:space="preserve">t;Pleocoma&amp;lt;/em&amp;gt; Spp.), Winter-Active, Endothermic Scarabs (Coleoptera)&lt;/title&gt;&lt;secondary-title&gt;Journal of Experimental Biology&lt;/secondary-title&gt;&lt;/titles&gt;&lt;periodical&gt;&lt;full-title&gt;Journal of Experimental Biology&lt;/full-title&gt;&lt;/periodical&gt;&lt;pages&gt;107-122&lt;/p</w:instrText>
            </w:r>
            <w:r>
              <w:instrText xml:space="preserve">ages&gt;&lt;volume&gt;128&lt;/volume&gt;&lt;number&gt;1&lt;/number&gt;&lt;dates&gt;&lt;year&gt;1987&lt;/year&gt;&lt;/dates&gt;&lt;urls&gt;&lt;related-urls&gt;&lt;url&gt;http://jeb.biologists.org/content/jexbio/128/1/107.full.pdf&lt;/url&gt;&lt;/related-urls&gt;&lt;/urls&gt;&lt;/record&gt;&lt;/Cite&gt;&lt;/EndNote&gt;</w:instrText>
            </w:r>
            <w:r>
              <w:fldChar w:fldCharType="separate"/>
            </w:r>
            <w:r>
              <w:t xml:space="preserve">(Morgan, 198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354448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ac Nally&lt;/Author&gt;&lt;Year&gt;1982&lt;/Year&gt;&lt;RecNum&gt;93&lt;/RecNum&gt;&lt;DisplayText&gt;(Mac Nally &amp;amp; Doolan, 1982)&lt;/DisplayText&gt;&lt;record&gt;&lt;rec-number&gt;93&lt;/rec-number&gt;&lt;foreign-keys&gt;&lt;key app="EN" db-id="w929a2p9xf5tv3edwrrppe0hszpzaz9petzr" </w:instrText>
            </w:r>
            <w:r>
              <w:instrText xml:space="preserve">timestamp="1519171698"&gt;93&lt;/key&gt;&lt;/foreign-keys&gt;&lt;ref-type name="Journal Article"&gt;17&lt;/ref-type&gt;&lt;contributors&gt;&lt;authors&gt;&lt;author&gt;Mac Nally, Ralph C&lt;/author&gt;&lt;author&gt;Doolan, Jane M&lt;/author&gt;&lt;/authors&gt;&lt;/contributors&gt;&lt;titles&gt;&lt;title&gt;Comparative reproductive energetics </w:instrText>
            </w:r>
            <w:r>
              <w:instrText xml:space="preserve">of the sexes in the cicada Cystosoma saundersii&lt;/title&gt;&lt;secondary-title&gt;Oikos&lt;/secondary-title&gt;&lt;/titles&gt;&lt;periodical&gt;&lt;full-title&gt;Oikos&lt;/full-title&gt;&lt;/periodical&gt;&lt;pages&gt;179-186&lt;/pages&gt;&lt;dates&gt;&lt;year&gt;1982&lt;/year&gt;&lt;/dates&gt;&lt;isbn&gt;0030-1299&lt;/isbn&gt;&lt;urls&gt;&lt;/urls&gt;&lt;electron</w:instrText>
            </w:r>
            <w:r>
              <w:instrText xml:space="preserve">ic-resource-num&gt;10.2307/3544483&lt;/electronic-resource-num&gt;&lt;/record&gt;&lt;/Cite&gt;&lt;/EndNote&gt;</w:instrText>
            </w:r>
            <w:r>
              <w:fldChar w:fldCharType="separate"/>
            </w:r>
            <w:r>
              <w:t xml:space="preserve">(Mac Nally &amp; Doolan, 198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ass data and metabolic rate data do not correlat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23915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ømme&lt;/Author&gt;&lt;Year&gt;1989&lt;/Year&gt;&lt;RecNum&gt;94&lt;/RecNum&gt;&lt;DisplayText&gt;(Sømme, Ring, Block, &amp;amp; Worland, 1989)&lt;/DisplayText&gt;&lt;record&gt;&lt;rec-number&gt;94&lt;/rec-number&gt;&lt;foreign-keys&gt;&lt;key app="EN" db-id="w929a2p9xf5tv3edwrrppe0hszpzaz9</w:instrText>
            </w:r>
            <w:r>
              <w:instrText xml:space="preserve">petzr" timestamp="1519171800"&gt;94&lt;/key&gt;&lt;/foreign-keys&gt;&lt;ref-type name="Journal Article"&gt;17&lt;/ref-type&gt;&lt;contributors&gt;&lt;authors&gt;&lt;author&gt;Sømme, L.&lt;/author&gt;&lt;author&gt;Ring, R. A.&lt;/author&gt;&lt;author&gt;Block, W.&lt;/author&gt;&lt;author&gt;Worland, M. R.&lt;/author&gt;&lt;/authors&gt;&lt;/contributors</w:instrText>
            </w:r>
            <w:r>
              <w:instrText xml:space="preserve">&gt;&lt;titles&gt;&lt;title&gt;Respiratory metabolism of Hydromedion sparsutum and Perimylops antarcticus (Col., Perimylopidae) from South Georgia&lt;/title&gt;&lt;secondary-title&gt;Polar Biology&lt;/secondary-title&gt;&lt;/titles&gt;&lt;periodical&gt;&lt;full-title&gt;Polar Biology&lt;/full-title&gt;&lt;/periodica</w:instrText>
            </w:r>
            <w:r>
              <w:instrText xml:space="preserve">l&gt;&lt;pages&gt;135-139&lt;/pages&gt;&lt;volume&gt;10&lt;/volume&gt;&lt;number&gt;2&lt;/number&gt;&lt;dates&gt;&lt;year&gt;1989&lt;/year&gt;&lt;pub-dates&gt;&lt;date&gt;November 01&lt;/date&gt;&lt;/pub-dates&gt;&lt;/dates&gt;&lt;isbn&gt;1432-2056&lt;/isbn&gt;&lt;label&gt;Sømme1989&lt;/label&gt;&lt;work-type&gt;journal article&lt;/work-type&gt;&lt;urls&gt;&lt;related-urls&gt;&lt;url&gt;https://</w:instrText>
            </w:r>
            <w:r>
              <w:instrText xml:space="preserve">doi.org/10.1007/BF00239158&lt;/url&gt;&lt;/related-urls&gt;&lt;/urls&gt;&lt;electronic-resource-num&gt;10.1007/bf00239158&lt;/electronic-resource-num&gt;&lt;/record&gt;&lt;/Cite&gt;&lt;/EndNote&gt;</w:instrText>
            </w:r>
            <w:r>
              <w:fldChar w:fldCharType="separate"/>
            </w:r>
            <w:r>
              <w:t xml:space="preserve">(Sømme, Ring, Block, &amp; Worland, 198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aw 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751-8369.1986.tb00531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trøMme&lt;/Author&gt;&lt;Year&gt;1986&lt;/Year&gt;&lt;RecNum&gt;95&lt;/RecNum&gt;&lt;DisplayText&gt;(Strømme, Ngari, &amp;amp; Zachariassen, 1986)&lt;/DisplayText&gt;&lt;record&gt;&lt;rec-number&gt;95&lt;/rec-number&gt;&lt;foreign-keys&gt;&lt;key app="EN" db-id="w929a2p9xf5tv3edwrrppe0hszpz</w:instrText>
            </w:r>
            <w:r>
              <w:instrText xml:space="preserve">az9petzr" timestamp="1519171935"&gt;95&lt;/key&gt;&lt;/foreign-keys&gt;&lt;ref-type name="Journal Article"&gt;17&lt;/ref-type&gt;&lt;contributors&gt;&lt;authors&gt;&lt;author&gt;Strømme, John Alexander&lt;/author&gt;&lt;author&gt;Ngari, Thomas Wanjohi&lt;/author&gt;&lt;author&gt;Zachariassen, Karl Erik&lt;/author&gt;&lt;/authors&gt;&lt;/co</w:instrText>
            </w:r>
            <w:r>
              <w:instrText xml:space="preserve">ntributors&gt;&lt;titles&gt;&lt;title&gt;Physiological adaptations in Coleoptera on Spitsbergen&lt;/title&gt;&lt;secondary-title&gt;Polar Research&lt;/secondary-title&gt;&lt;/titles&gt;&lt;periodical&gt;&lt;full-title&gt;Polar Research&lt;/full-title&gt;&lt;/periodical&gt;&lt;pages&gt;199-204&lt;/pages&gt;&lt;volume&gt;4&lt;/volume&gt;&lt;number</w:instrText>
            </w:r>
            <w:r>
              <w:instrText xml:space="preserve">&gt;2&lt;/number&gt;&lt;dates&gt;&lt;year&gt;1986&lt;/year&gt;&lt;/dates&gt;&lt;publisher&gt;Blackwell Publishing Ltd&lt;/publisher&gt;&lt;isbn&gt;1751-8369&lt;/isbn&gt;&lt;urls&gt;&lt;related-urls&gt;&lt;url&gt;http://dx.doi.org/10.1111/j.1751-8369.1986.tb00531.x&lt;/url&gt;&lt;/related-urls&gt;&lt;/urls&gt;&lt;electronic-resource-num&gt;10.1111/j.1751-</w:instrText>
            </w:r>
            <w:r>
              <w:instrText xml:space="preserve">8369.1986.tb00531.x&lt;/electronic-resource-num&gt;&lt;/record&gt;&lt;/Cite&gt;&lt;/EndNote&gt;</w:instrText>
            </w:r>
            <w:r>
              <w:fldChar w:fldCharType="separate"/>
            </w:r>
            <w:r>
              <w:t xml:space="preserve">(Strømme, Ngari, &amp; Zachariassen, 198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sults table unclear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89)90154-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ooth&lt;/Author&gt;&lt;Year&gt;1989&lt;/Year&gt;&lt;RecNum&gt;97&lt;/RecNum&gt;&lt;DisplayText&gt;(Booth, 1989)&lt;/DisplayText&gt;&lt;record&gt;&lt;rec-number&gt;97&lt;/rec-number&gt;&lt;foreign-keys&gt;&lt;key app="EN" db-id="w929a2p9xf5tv3edwrrppe0hszpzaz9petzr" timestamp="1519180876</w:instrText>
            </w:r>
            <w:r>
              <w:instrText xml:space="preserve">"&gt;97&lt;/key&gt;&lt;/foreign-keys&gt;&lt;ref-type name="Journal Article"&gt;17&lt;/ref-type&gt;&lt;contributors&gt;&lt;authors&gt;&lt;author&gt;Booth, David T&lt;/author&gt;&lt;/authors&gt;&lt;/contributors&gt;&lt;titles&gt;&lt;title&gt;Metabolism in malleefowl (Leipoa ocellata)&lt;/title&gt;&lt;secondary-title&gt;Comparative Biochemistry </w:instrText>
            </w:r>
            <w:r>
              <w:instrText xml:space="preserve">and Physiology Part A: Physiology&lt;/secondary-title&gt;&lt;/titles&gt;&lt;periodical&gt;&lt;full-title&gt;Comparative Biochemistry and Physiology Part A: Physiology&lt;/full-title&gt;&lt;/periodical&gt;&lt;pages&gt;207-209&lt;/pages&gt;&lt;volume&gt;92&lt;/volume&gt;&lt;number&gt;2&lt;/number&gt;&lt;dates&gt;&lt;year&gt;1989&lt;/year&gt;&lt;/date</w:instrText>
            </w:r>
            <w:r>
              <w:instrText xml:space="preserve">s&gt;&lt;isbn&gt;0300-9629&lt;/isbn&gt;&lt;urls&gt;&lt;/urls&gt;&lt;electronic-resource-num&gt;10.1016/0300-9629(89)90154-0&lt;/electronic-resource-num&gt;&lt;/record&gt;&lt;/Cite&gt;&lt;/EndNote&gt;</w:instrText>
            </w:r>
            <w:r>
              <w:fldChar w:fldCharType="separate"/>
            </w:r>
            <w:r>
              <w:t xml:space="preserve">(Booth, 198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68746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ucher&lt;/Author&gt;&lt;Year&gt;1985&lt;/Year&gt;&lt;RecNum&gt;116&lt;/RecNum&gt;&lt;DisplayText&gt;(Bucher, 1985)&lt;/DisplayText&gt;&lt;record&gt;&lt;rec-number&gt;116&lt;/rec-number&gt;&lt;foreign-keys&gt;&lt;key app="EN" db-id="w929a2p9xf5tv3edwrrppe0hszpzaz9petzr" timestamp="151969</w:instrText>
            </w:r>
            <w:r>
              <w:instrText xml:space="preserve">0165"&gt;116&lt;/key&gt;&lt;/foreign-keys&gt;&lt;ref-type name="Journal Article"&gt;17&lt;/ref-type&gt;&lt;contributors&gt;&lt;authors&gt;&lt;author&gt;Bucher, Theresa L.&lt;/author&gt;&lt;/authors&gt;&lt;/contributors&gt;&lt;titles&gt;&lt;title&gt;Ventilation and oxygen consumption inAmazona viridigenalis&lt;/title&gt;&lt;secondary-title&gt;</w:instrText>
            </w:r>
            <w:r>
              <w:instrText xml:space="preserve">Journal of Comparative Physiology B&lt;/secondary-title&gt;&lt;/titles&gt;&lt;periodical&gt;&lt;full-title&gt;Journal of Comparative Physiology B&lt;/full-title&gt;&lt;/periodical&gt;&lt;pages&gt;269-276&lt;/pages&gt;&lt;volume&gt;155&lt;/volume&gt;&lt;number&gt;3&lt;/number&gt;&lt;dates&gt;&lt;year&gt;1985&lt;/year&gt;&lt;pub-dates&gt;&lt;date&gt;May 01&lt;/d</w:instrText>
            </w:r>
            <w:r>
              <w:instrText xml:space="preserve">ate&gt;&lt;/pub-dates&gt;&lt;/dates&gt;&lt;isbn&gt;1432-136X&lt;/isbn&gt;&lt;label&gt;Bucher1985&lt;/label&gt;&lt;work-type&gt;journal article&lt;/work-type&gt;&lt;urls&gt;&lt;related-urls&gt;&lt;url&gt;https://doi.org/10.1007/BF00687467&lt;/url&gt;&lt;/related-urls&gt;&lt;/urls&gt;&lt;electronic-resource-num&gt;10.1007/bf00687467&lt;/electronic-resou</w:instrText>
            </w:r>
            <w:r>
              <w:instrText xml:space="preserve">rce-num&gt;&lt;/record&gt;&lt;/Cite&gt;&lt;/EndNote&gt;</w:instrText>
            </w:r>
            <w:r>
              <w:fldChar w:fldCharType="separate"/>
            </w:r>
            <w:r>
              <w:t xml:space="preserve">(Bucher, 198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Temperature for specific metabolic rate no present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71)90082-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Yarbrough&lt;/Author&gt;&lt;Year&gt;1971&lt;/Year&gt;&lt;RecNum&gt;110&lt;/RecNum&gt;&lt;DisplayText&gt;(Yarbrough, 1971)&lt;/DisplayText&gt;&lt;record&gt;&lt;rec-number&gt;110&lt;/rec-number&gt;&lt;foreign-keys&gt;&lt;key app="EN" db-id="w929a2p9xf5tv3edwrrppe0hszpzaz9petzr" timestamp="</w:instrText>
            </w:r>
            <w:r>
              <w:instrText xml:space="preserve">1519688914"&gt;110&lt;/key&gt;&lt;/foreign-keys&gt;&lt;ref-type name="Journal Article"&gt;17&lt;/ref-type&gt;&lt;contributors&gt;&lt;authors&gt;&lt;author&gt;Yarbrough, Charles G&lt;/author&gt;&lt;/authors&gt;&lt;/contributors&gt;&lt;titles&gt;&lt;title&gt;The influence of distribution and ecology on the thermoregulation of small </w:instrText>
            </w:r>
            <w:r>
              <w:instrText xml:space="preserve">birds&lt;/title&gt;&lt;secondary-title&gt;Comparative Biochemistry and Physiology Part A: Physiology&lt;/secondary-title&gt;&lt;/titles&gt;&lt;periodical&gt;&lt;full-title&gt;Comparative Biochemistry and Physiology Part A: Physiology&lt;/full-title&gt;&lt;/periodical&gt;&lt;pages&gt;235-266&lt;/pages&gt;&lt;volume&gt;39&lt;/</w:instrText>
            </w:r>
            <w:r>
              <w:instrText xml:space="preserve">volume&gt;&lt;number&gt;2&lt;/number&gt;&lt;dates&gt;&lt;year&gt;1971&lt;/year&gt;&lt;/dates&gt;&lt;isbn&gt;0300-9629&lt;/isbn&gt;&lt;urls&gt;&lt;/urls&gt;&lt;electronic-resource-num&gt;10.1016/0300-9629(71)90082-X&lt;/electronic-resource-num&gt;&lt;/record&gt;&lt;/Cite&gt;&lt;/EndNote&gt;</w:instrText>
            </w:r>
            <w:r>
              <w:fldChar w:fldCharType="separate"/>
            </w:r>
            <w:r>
              <w:t xml:space="preserve">(Yarbrough, 197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presented as an average of recordings at 3 different temperat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52/ajplegacy.1932.101.2.26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iddle&lt;/Author&gt;&lt;Year&gt;1932&lt;/Year&gt;&lt;RecNum&gt;126&lt;/RecNum&gt;&lt;DisplayText&gt;(Riddle, Smith, &amp;amp; Benedict, 1932)&lt;/DisplayText&gt;&lt;record&gt;&lt;rec-number&gt;126&lt;/rec-number&gt;&lt;foreign-keys&gt;&lt;key app="EN" db-id="w929a2p9xf5tv3edwrrppe0hszpzaz9p</w:instrText>
            </w:r>
            <w:r>
              <w:instrText xml:space="preserve">etzr" timestamp="1519691168"&gt;126&lt;/key&gt;&lt;/foreign-keys&gt;&lt;ref-type name="Journal Article"&gt;17&lt;/ref-type&gt;&lt;contributors&gt;&lt;authors&gt;&lt;author&gt;Oscar Riddle&lt;/author&gt;&lt;author&gt;Guinevere C. Smith&lt;/author&gt;&lt;author&gt;Francis G. Benedict&lt;/author&gt;&lt;/authors&gt;&lt;/contributors&gt;&lt;titles&gt;&lt;t</w:instrText>
            </w:r>
            <w:r>
              <w:instrText xml:space="preserve">itle&gt;The basal metabolism of the mourning dove and some of its hybrids&lt;/title&gt;&lt;secondary-title&gt;American Journal of Physiology-Legacy Content&lt;/secondary-title&gt;&lt;/titles&gt;&lt;periodical&gt;&lt;full-title&gt;American Journal of Physiology-Legacy Content&lt;/full-title&gt;&lt;/period</w:instrText>
            </w:r>
            <w:r>
              <w:instrText xml:space="preserve">ical&gt;&lt;pages&gt;260-267&lt;/pages&gt;&lt;volume&gt;101&lt;/volume&gt;&lt;number&gt;2&lt;/number&gt;&lt;dates&gt;&lt;year&gt;1932&lt;/year&gt;&lt;/dates&gt;&lt;urls&gt;&lt;related-urls&gt;&lt;url&gt;http://www.physiology.org/doi/abs/10.1152/ajplegacy.1932.101.2.260&lt;/url&gt;&lt;/related-urls&gt;&lt;/urls&gt;&lt;electronic-resource-num&gt;10.1152/ajplegac</w:instrText>
            </w:r>
            <w:r>
              <w:instrText xml:space="preserve">y.1932.101.2.260&lt;/electronic-resource-num&gt;&lt;/record&gt;&lt;/Cite&gt;&lt;/EndNote&gt;</w:instrText>
            </w:r>
            <w:r>
              <w:fldChar w:fldCharType="separate"/>
            </w:r>
            <w:r>
              <w:t xml:space="preserve">(Riddle, Smith, &amp; Benedict, 193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needs to be combined and average – too many varying factors (season, breeding, age etc.)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52/ajplegacy.1967.213.4.88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alder&lt;/Author&gt;&lt;Year&gt;1967&lt;/Year&gt;&lt;RecNum&gt;114&lt;/RecNum&gt;&lt;DisplayText&gt;(Calder &amp;amp; Schmidt-Nielsen, 1967)&lt;/DisplayText&gt;&lt;record&gt;&lt;rec-number&gt;114&lt;/rec-number&gt;&lt;foreign-keys&gt;&lt;key app="EN" db-id="w929a2p9xf5tv3edwrrppe0hszpzaz9pe</w:instrText>
            </w:r>
            <w:r>
              <w:instrText xml:space="preserve">tzr" timestamp="1519690049"&gt;114&lt;/key&gt;&lt;/foreign-keys&gt;&lt;ref-type name="Journal Article"&gt;17&lt;/ref-type&gt;&lt;contributors&gt;&lt;authors&gt;&lt;author&gt;WA Calder&lt;/author&gt;&lt;author&gt;K Schmidt-Nielsen&lt;/author&gt;&lt;/authors&gt;&lt;/contributors&gt;&lt;titles&gt;&lt;title&gt;Temperature regulation and evaporati</w:instrText>
            </w:r>
            <w:r>
              <w:instrText xml:space="preserve">on in the pigeon and the roadrunner&lt;/title&gt;&lt;secondary-title&gt;American Journal of Physiology-Legacy Content&lt;/secondary-title&gt;&lt;/titles&gt;&lt;periodical&gt;&lt;full-title&gt;American Journal of Physiology-Legacy Content&lt;/full-title&gt;&lt;/periodical&gt;&lt;pages&gt;883-889&lt;/pages&gt;&lt;volume&gt;</w:instrText>
            </w:r>
            <w:r>
              <w:instrText xml:space="preserve">213&lt;/volume&gt;&lt;number&gt;4&lt;/number&gt;&lt;dates&gt;&lt;year&gt;1967&lt;/year&gt;&lt;/dates&gt;&lt;accession-num&gt;6051184&lt;/accession-num&gt;&lt;urls&gt;&lt;related-urls&gt;&lt;url&gt;http://www.physiology.org/doi/abs/10.1152/ajplegacy.1967.213.4.883&lt;/url&gt;&lt;/related-urls&gt;&lt;/urls&gt;&lt;electronic-resource-num&gt;10.1152/ajple</w:instrText>
            </w:r>
            <w:r>
              <w:instrText xml:space="preserve">gacy.1967.213.4.883&lt;/electronic-resource-num&gt;&lt;/record&gt;&lt;/Cite&gt;&lt;/EndNote&gt;</w:instrText>
            </w:r>
            <w:r>
              <w:fldChar w:fldCharType="separate"/>
            </w:r>
            <w:r>
              <w:t xml:space="preserve">(Calder &amp; Schmidt-Nielsen, 196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36662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artholomew&lt;/Author&gt;&lt;Year&gt;1970&lt;/Year&gt;&lt;RecNum&gt;112&lt;/RecNum&gt;&lt;DisplayText&gt;(Bartholomew &amp;amp; Trost, 1970)&lt;/DisplayText&gt;&lt;record&gt;&lt;rec-number&gt;112&lt;/rec-number&gt;&lt;foreign-keys&gt;&lt;key app="EN" db-id="w929a2p9xf5tv3edwrrppe0hszpzaz9pe</w:instrText>
            </w:r>
            <w:r>
              <w:instrText xml:space="preserve">tzr" timestamp="1519689883"&gt;112&lt;/key&gt;&lt;/foreign-keys&gt;&lt;ref-type name="Journal Article"&gt;17&lt;/ref-type&gt;&lt;contributors&gt;&lt;authors&gt;&lt;author&gt;Bartholomew, George A&lt;/author&gt;&lt;author&gt;Trost, Charles H&lt;/author&gt;&lt;/authors&gt;&lt;/contributors&gt;&lt;titles&gt;&lt;title&gt;Temperature regulation in</w:instrText>
            </w:r>
            <w:r>
              <w:instrText xml:space="preserve"> the speckled mousebird, Colius striatus&lt;/title&gt;&lt;secondary-title&gt;The Condor&lt;/secondary-title&gt;&lt;/titles&gt;&lt;periodical&gt;&lt;full-title&gt;The Condor&lt;/full-title&gt;&lt;/periodical&gt;&lt;pages&gt;141-146&lt;/pages&gt;&lt;volume&gt;72&lt;/volume&gt;&lt;number&gt;2&lt;/number&gt;&lt;dates&gt;&lt;year&gt;1970&lt;/year&gt;&lt;/dates&gt;&lt;isb</w:instrText>
            </w:r>
            <w:r>
              <w:instrText xml:space="preserve">n&gt;0010-5422&lt;/isbn&gt;&lt;urls&gt;&lt;/urls&gt;&lt;electronic-resource-num&gt;10.2307/1366623&lt;/electronic-resource-num&gt;&lt;/record&gt;&lt;/Cite&gt;&lt;/EndNote&gt;</w:instrText>
            </w:r>
            <w:r>
              <w:fldChar w:fldCharType="separate"/>
            </w:r>
            <w:r>
              <w:t xml:space="preserve">(Bartholomew &amp; Trost, 197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36849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ithers&lt;/Author&gt;&lt;Year&gt;1987&lt;/Year&gt;&lt;RecNum&gt;106&lt;/RecNum&gt;&lt;DisplayText&gt;(Withers, Forbes, &amp;amp; Hedrick, 1987)&lt;/DisplayText&gt;&lt;record&gt;&lt;rec-number&gt;106&lt;/rec-number&gt;&lt;foreign-keys&gt;&lt;key app="EN" db-id="w929a2p9xf5tv3edwrrppe0hszpzaz</w:instrText>
            </w:r>
            <w:r>
              <w:instrText xml:space="preserve">9petzr" timestamp="1519688354"&gt;106&lt;/key&gt;&lt;/foreign-keys&gt;&lt;ref-type name="Journal Article"&gt;17&lt;/ref-type&gt;&lt;contributors&gt;&lt;authors&gt;&lt;author&gt;Withers, Philip C&lt;/author&gt;&lt;author&gt;Forbes, Richard B&lt;/author&gt;&lt;author&gt;Hedrick, Michael S&lt;/author&gt;&lt;/authors&gt;&lt;/contributors&gt;&lt;titl</w:instrText>
            </w:r>
            <w:r>
              <w:instrText xml:space="preserve">es&gt;&lt;title&gt;Metabolic, water and thermal relations of the Chilean tinamou&lt;/title&gt;&lt;secondary-title&gt;The Condor&lt;/secondary-title&gt;&lt;/titles&gt;&lt;periodical&gt;&lt;full-title&gt;The Condor&lt;/full-title&gt;&lt;/periodical&gt;&lt;pages&gt;424-426&lt;/pages&gt;&lt;volume&gt;89&lt;/volume&gt;&lt;number&gt;2&lt;/number&gt;&lt;date</w:instrText>
            </w:r>
            <w:r>
              <w:instrText xml:space="preserve">s&gt;&lt;year&gt;1987&lt;/year&gt;&lt;/dates&gt;&lt;isbn&gt;0010-5422&lt;/isbn&gt;&lt;urls&gt;&lt;/urls&gt;&lt;electronic-resource-num&gt;10.2307/1368498&lt;/electronic-resource-num&gt;&lt;/record&gt;&lt;/Cite&gt;&lt;/EndNote&gt;</w:instrText>
            </w:r>
            <w:r>
              <w:fldChar w:fldCharType="separate"/>
            </w:r>
            <w:r>
              <w:t xml:space="preserve">(Withers, Forbes, &amp; Hedrick, 198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55022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Gessaman&lt;/Author&gt;&lt;Year&gt;1972&lt;/Year&gt;&lt;RecNum&gt;119&lt;/RecNum&gt;&lt;DisplayText&gt;(Gessaman, 1972)&lt;/DisplayText&gt;&lt;record&gt;&lt;rec-number&gt;119&lt;/rec-number&gt;&lt;foreign-keys&gt;&lt;key app="EN" db-id="w929a2p9xf5tv3edwrrppe0hszpzaz9petzr" timestamp="15</w:instrText>
            </w:r>
            <w:r>
              <w:instrText xml:space="preserve">19690393"&gt;119&lt;/key&gt;&lt;/foreign-keys&gt;&lt;ref-type name="Journal Article"&gt;17&lt;/ref-type&gt;&lt;contributors&gt;&lt;authors&gt;&lt;author&gt;Gessaman, James A&lt;/author&gt;&lt;/authors&gt;&lt;/contributors&gt;&lt;titles&gt;&lt;title&gt;Bioenergetics of the snowy owl (Nyctea scandiaca)&lt;/title&gt;&lt;secondary-title&gt;Arctic</w:instrText>
            </w:r>
            <w:r>
              <w:instrText xml:space="preserve"> and Alpine Research&lt;/secondary-title&gt;&lt;/titles&gt;&lt;periodical&gt;&lt;full-title&gt;Arctic and Alpine Research&lt;/full-title&gt;&lt;/periodical&gt;&lt;pages&gt;223-238&lt;/pages&gt;&lt;dates&gt;&lt;year&gt;1972&lt;/year&gt;&lt;/dates&gt;&lt;isbn&gt;0004-0851&lt;/isbn&gt;&lt;urls&gt;&lt;/urls&gt;&lt;electronic-resource-num&gt;10.2307/1550225&lt;/ele</w:instrText>
            </w:r>
            <w:r>
              <w:instrText xml:space="preserve">ctronic-resource-num&gt;&lt;/record&gt;&lt;/Cite&gt;&lt;/EndNote&gt;</w:instrText>
            </w:r>
            <w:r>
              <w:fldChar w:fldCharType="separate"/>
            </w:r>
            <w:r>
              <w:t xml:space="preserve">(Gessaman, 197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5253/arde.v72.p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ijnandts&lt;/Author&gt;&lt;Year&gt;1984&lt;/Year&gt;&lt;RecNum&gt;122&lt;/RecNum&gt;&lt;DisplayText&gt;(Wijnandts, 1984)&lt;/DisplayText&gt;&lt;record&gt;&lt;rec-number&gt;122&lt;/rec-number&gt;&lt;foreign-keys&gt;&lt;key app="EN" db-id="w929a2p9xf5tv3edwrrppe0hszpzaz9petzr" timestamp="</w:instrText>
            </w:r>
            <w:r>
              <w:instrText xml:space="preserve">1519690609"&gt;122&lt;/key&gt;&lt;/foreign-keys&gt;&lt;ref-type name="Journal Article"&gt;17&lt;/ref-type&gt;&lt;contributors&gt;&lt;authors&gt;&lt;author&gt;Wijnandts, Harmen&lt;/author&gt;&lt;/authors&gt;&lt;/contributors&gt;&lt;titles&gt;&lt;title&gt;Ecological energetics of the long-eared owl (Asio otus)&lt;/title&gt;&lt;secondary-titl</w:instrText>
            </w:r>
            <w:r>
              <w:instrText xml:space="preserve">e&gt;Ardea&lt;/secondary-title&gt;&lt;/titles&gt;&lt;periodical&gt;&lt;full-title&gt;Ardea&lt;/full-title&gt;&lt;/periodical&gt;&lt;pages&gt;1-92&lt;/pages&gt;&lt;volume&gt;72&lt;/volume&gt;&lt;dates&gt;&lt;year&gt;1984&lt;/year&gt;&lt;/dates&gt;&lt;isbn&gt;0373-2266&lt;/isbn&gt;&lt;urls&gt;&lt;/urls&gt;&lt;electronic-resource-num&gt;10.5253/arde.v72.p1&lt;/electronic-resour</w:instrText>
            </w:r>
            <w:r>
              <w:instrText xml:space="preserve">ce-num&gt;&lt;/record&gt;&lt;/Cite&gt;&lt;/EndNote&gt;</w:instrText>
            </w:r>
            <w:r>
              <w:fldChar w:fldCharType="separate"/>
            </w:r>
            <w:r>
              <w:t xml:space="preserve">(Wijnandts, 198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Specific ambient temperatures for metabolic rates only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Ganey&lt;/Author&gt;&lt;Year&gt;1993&lt;/Year&gt;&lt;RecNum&gt;120&lt;/RecNum&gt;&lt;DisplayText&gt;(Ganey, Balda, &amp;amp; King, 1993)&lt;/DisplayText&gt;&lt;record&gt;&lt;rec-number&gt;120&lt;/rec-number&gt;&lt;foreign-keys&gt;&lt;key app="EN" db-id="w929a2p9xf5tv3edwrrppe0hszpzaz9petzr" </w:instrText>
            </w:r>
            <w:r>
              <w:instrText xml:space="preserve">timestamp="1519690433"&gt;120&lt;/key&gt;&lt;/foreign-keys&gt;&lt;ref-type name="Journal Article"&gt;17&lt;/ref-type&gt;&lt;contributors&gt;&lt;authors&gt;&lt;author&gt;Ganey, Joseph L&lt;/author&gt;&lt;author&gt;Balda, Russell P&lt;/author&gt;&lt;author&gt;King, Rudy M&lt;/author&gt;&lt;/authors&gt;&lt;/contributors&gt;&lt;titles&gt;&lt;title&gt;Metabol</w:instrText>
            </w:r>
            <w:r>
              <w:instrText xml:space="preserve">ic rate and evaporative water loss of Mexican spotted and great horned owls&lt;/title&gt;&lt;secondary-title&gt;The Wilson Bulletin&lt;/secondary-title&gt;&lt;/titles&gt;&lt;periodical&gt;&lt;full-title&gt;The Wilson Bulletin&lt;/full-title&gt;&lt;/periodical&gt;&lt;pages&gt;645-656&lt;/pages&gt;&lt;dates&gt;&lt;year&gt;1993&lt;/y</w:instrText>
            </w:r>
            <w:r>
              <w:instrText xml:space="preserve">ear&gt;&lt;/dates&gt;&lt;isbn&gt;0043-5643&lt;/isbn&gt;&lt;urls&gt;&lt;/urls&gt;&lt;/record&gt;&lt;/Cite&gt;&lt;/EndNote&gt;</w:instrText>
            </w:r>
            <w:r>
              <w:fldChar w:fldCharType="separate"/>
            </w:r>
            <w:r>
              <w:t xml:space="preserve">(Ganey, Balda, &amp; King, 199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asmussen&lt;/Author&gt;&lt;Year&gt;1973&lt;/Year&gt;&lt;RecNum&gt;105&lt;/RecNum&gt;&lt;DisplayText&gt;(Rasmussen &amp;amp; Brander, 1973)&lt;/DisplayText&gt;&lt;record&gt;&lt;rec-number&gt;105&lt;/rec-number&gt;&lt;foreign-keys&gt;&lt;key app="EN" db-id="w929a2p9xf5tv3edwrrppe0hszpzaz9petz</w:instrText>
            </w:r>
            <w:r>
              <w:instrText xml:space="preserve">r" timestamp="1519688215"&gt;105&lt;/key&gt;&lt;/foreign-keys&gt;&lt;ref-type name="Journal Article"&gt;17&lt;/ref-type&gt;&lt;contributors&gt;&lt;authors&gt;&lt;author&gt;Rasmussen, Gerald&lt;/author&gt;&lt;author&gt;Brander, Robert&lt;/author&gt;&lt;/authors&gt;&lt;/contributors&gt;&lt;titles&gt;&lt;title&gt;Standard metabolic rate and lowe</w:instrText>
            </w:r>
            <w:r>
              <w:instrText xml:space="preserve">r critical temperature for the ruffed grouse&lt;/title&gt;&lt;secondary-title&gt;The Wilson Bulletin&lt;/secondary-title&gt;&lt;/titles&gt;&lt;periodical&gt;&lt;full-title&gt;The Wilson Bulletin&lt;/full-title&gt;&lt;/periodical&gt;&lt;pages&gt;223-229&lt;/pages&gt;&lt;dates&gt;&lt;year&gt;1973&lt;/year&gt;&lt;/dates&gt;&lt;isbn&gt;0043-5643&lt;/is</w:instrText>
            </w:r>
            <w:r>
              <w:instrText xml:space="preserve">bn&gt;&lt;urls&gt;&lt;/urls&gt;&lt;/record&gt;&lt;/Cite&gt;&lt;/EndNote&gt;</w:instrText>
            </w:r>
            <w:r>
              <w:fldChar w:fldCharType="separate"/>
            </w:r>
            <w:r>
              <w:t xml:space="preserve">(Rasmussen &amp; Brander, 197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367628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Johnson&lt;/Author&gt;&lt;Year&gt;1975&lt;/Year&gt;&lt;RecNum&gt;132&lt;/RecNum&gt;&lt;DisplayText&gt;(Johnson &amp;amp; West, 1975)&lt;/DisplayText&gt;&lt;record&gt;&lt;rec-number&gt;132&lt;/rec-number&gt;&lt;foreign-keys&gt;&lt;key app="EN" db-id="w929a2p9xf5tv3edwrrppe0hszpzaz9petzr" time</w:instrText>
            </w:r>
            <w:r>
              <w:instrText xml:space="preserve">stamp="1519710072"&gt;132&lt;/key&gt;&lt;/foreign-keys&gt;&lt;ref-type name="Journal Article"&gt;17&lt;/ref-type&gt;&lt;contributors&gt;&lt;authors&gt;&lt;author&gt;Johnson, Stephen R&lt;/author&gt;&lt;author&gt;West, George C&lt;/author&gt;&lt;/authors&gt;&lt;/contributors&gt;&lt;titles&gt;&lt;title&gt;Growth and development of heat regulati</w:instrText>
            </w:r>
            <w:r>
              <w:instrText xml:space="preserve">on in nestlings, and metabolism of adult common and thick-billed murres&lt;/title&gt;&lt;secondary-title&gt;Ornis Scandinavica&lt;/secondary-title&gt;&lt;/titles&gt;&lt;periodical&gt;&lt;full-title&gt;Ornis Scandinavica&lt;/full-title&gt;&lt;/periodical&gt;&lt;pages&gt;109-115&lt;/pages&gt;&lt;dates&gt;&lt;year&gt;1975&lt;/year&gt;&lt;/</w:instrText>
            </w:r>
            <w:r>
              <w:instrText xml:space="preserve">dates&gt;&lt;isbn&gt;0030-5693&lt;/isbn&gt;&lt;urls&gt;&lt;/urls&gt;&lt;electronic-resource-num&gt;10.2307/3676282&lt;/electronic-resource-num&gt;&lt;/record&gt;&lt;/Cite&gt;&lt;/EndNote&gt;</w:instrText>
            </w:r>
            <w:r>
              <w:fldChar w:fldCharType="separate"/>
            </w:r>
            <w:r>
              <w:t xml:space="preserve">(Johnson &amp; West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5253/arde.v75.p17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Kersten&lt;/Author&gt;&lt;Year&gt;1987&lt;/Year&gt;&lt;RecNum&gt;131&lt;/RecNum&gt;&lt;DisplayText&gt;(Kersten &amp;amp; Piersma, 1987)&lt;/DisplayText&gt;&lt;record&gt;&lt;rec-number&gt;131&lt;/rec-number&gt;&lt;foreign-keys&gt;&lt;key app="EN" db-id="w929a2p9xf5tv3edwrrppe0hszpzaz9petzr" t</w:instrText>
            </w:r>
            <w:r>
              <w:instrText xml:space="preserve">imestamp="1519709897"&gt;131&lt;/key&gt;&lt;/foreign-keys&gt;&lt;ref-type name="Journal Article"&gt;17&lt;/ref-type&gt;&lt;contributors&gt;&lt;authors&gt;&lt;author&gt;Kersten, Marcel&lt;/author&gt;&lt;author&gt;Piersma, Theunis&lt;/author&gt;&lt;/authors&gt;&lt;/contributors&gt;&lt;titles&gt;&lt;title&gt;High levels of energy expenditure in </w:instrText>
            </w:r>
            <w:r>
              <w:instrText xml:space="preserve">shorebirds; metabolic adaptations to an energetically expensive way of life&lt;/title&gt;&lt;secondary-title&gt;Ardea&lt;/secondary-title&gt;&lt;/titles&gt;&lt;periodical&gt;&lt;full-title&gt;Ardea&lt;/full-title&gt;&lt;/periodical&gt;&lt;pages&gt;175-187&lt;/pages&gt;&lt;volume&gt;75&lt;/volume&gt;&lt;dates&gt;&lt;year&gt;1987&lt;/year&gt;&lt;/dat</w:instrText>
            </w:r>
            <w:r>
              <w:instrText xml:space="preserve">es&gt;&lt;isbn&gt;0373-2266&lt;/isbn&gt;&lt;urls&gt;&lt;/urls&gt;&lt;electronic-resource-num&gt;10.5253/arde.v75.p175&lt;/electronic-resource-num&gt;&lt;/record&gt;&lt;/Cite&gt;&lt;/EndNote&gt;</w:instrText>
            </w:r>
            <w:r>
              <w:fldChar w:fldCharType="separate"/>
            </w:r>
            <w:r>
              <w:t xml:space="preserve">(Kersten &amp; Piersma, 198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Ambient temperature at time of metabolic rate collection not presen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71/ZO977019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eathers&lt;/Author&gt;&lt;Year&gt;1977&lt;/Year&gt;&lt;RecNum&gt;161&lt;/RecNum&gt;&lt;DisplayText&gt;(Weathers, 1977)&lt;/DisplayText&gt;&lt;record&gt;&lt;rec-number&gt;161&lt;/rec-number&gt;&lt;foreign-keys&gt;&lt;key app="EN" db-id="w929a2p9xf5tv3edwrrppe0hszpzaz9petzr" timestamp="15</w:instrText>
            </w:r>
            <w:r>
              <w:instrText xml:space="preserve">19792510"&gt;161&lt;/key&gt;&lt;/foreign-keys&gt;&lt;ref-type name="Journal Article"&gt;17&lt;/ref-type&gt;&lt;contributors&gt;&lt;authors&gt;&lt;author&gt;Weathers, WW&lt;/author&gt;&lt;/authors&gt;&lt;/contributors&gt;&lt;titles&gt;&lt;title&gt;Temperature regulation in the Dusky Munia, Lonchura fuscans (Cassin) (Estrildidae)&lt;/t</w:instrText>
            </w:r>
            <w:r>
              <w:instrText xml:space="preserve">itle&gt;&lt;secondary-title&gt;Australian Journal of Zoology&lt;/secondary-title&gt;&lt;/titles&gt;&lt;periodical&gt;&lt;full-title&gt;Australian Journal of Zoology&lt;/full-title&gt;&lt;/periodical&gt;&lt;pages&gt;193-199&lt;/pages&gt;&lt;volume&gt;25&lt;/volume&gt;&lt;number&gt;2&lt;/number&gt;&lt;dates&gt;&lt;year&gt;1977&lt;/year&gt;&lt;/dates&gt;&lt;urls&gt;&lt;re</w:instrText>
            </w:r>
            <w:r>
              <w:instrText xml:space="preserve">lated-urls&gt;&lt;url&gt;http://www.publish.csiro.au/paper/ZO9770193&lt;/url&gt;&lt;/related-urls&gt;&lt;/urls&gt;&lt;electronic-resource-num&gt;10.1071/ZO9770193&lt;/electronic-resource-num&gt;&lt;/record&gt;&lt;/Cite&gt;&lt;/EndNote&gt;</w:instrText>
            </w:r>
            <w:r>
              <w:fldChar w:fldCharType="separate"/>
            </w:r>
            <w:r>
              <w:t xml:space="preserve">(Weathers, 197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Temperature of metabolic rate only in the figur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75-00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Johnson&lt;/Author&gt;&lt;Year&gt;1975&lt;/Year&gt;&lt;RecNum&gt;154&lt;/RecNum&gt;&lt;DisplayText&gt;(Johnson &amp;amp; Cowan, 1975)&lt;/DisplayText&gt;&lt;record&gt;&lt;rec-number&gt;154&lt;/rec-number&gt;&lt;foreign-keys&gt;&lt;key app="EN" db-id="w929a2p9xf5tv3edwrrppe0hszpzaz9petzr" tim</w:instrText>
            </w:r>
            <w:r>
              <w:instrText xml:space="preserve">estamp="1519791989"&gt;154&lt;/key&gt;&lt;/foreign-keys&gt;&lt;ref-type name="Journal Article"&gt;17&lt;/ref-type&gt;&lt;contributors&gt;&lt;authors&gt;&lt;author&gt;Johnson, Stephen R&lt;/author&gt;&lt;author&gt;Cowan, Ian McTaggart&lt;/author&gt;&lt;/authors&gt;&lt;/contributors&gt;&lt;titles&gt;&lt;title&gt;The energy cycle and thermal tol</w:instrText>
            </w:r>
            <w:r>
              <w:instrText xml:space="preserve">erance of the starlings (Aves, Sturnidae) in North America&lt;/title&gt;&lt;secondary-title&gt;Canadian journal of zoology&lt;/secondary-title&gt;&lt;/titles&gt;&lt;periodical&gt;&lt;full-title&gt;Canadian Journal of Zoology&lt;/full-title&gt;&lt;/periodical&gt;&lt;pages&gt;55-68&lt;/pages&gt;&lt;volume&gt;53&lt;/volume&gt;&lt;num</w:instrText>
            </w:r>
            <w:r>
              <w:instrText xml:space="preserve">ber&gt;1&lt;/number&gt;&lt;dates&gt;&lt;year&gt;1975&lt;/year&gt;&lt;/dates&gt;&lt;isbn&gt;0008-4301&lt;/isbn&gt;&lt;urls&gt;&lt;/urls&gt;&lt;electronic-resource-num&gt;10.1139/z75-007&lt;/electronic-resource-num&gt;&lt;/record&gt;&lt;/Cite&gt;&lt;/EndNote&gt;</w:instrText>
            </w:r>
            <w:r>
              <w:fldChar w:fldCharType="separate"/>
            </w:r>
            <w:r>
              <w:t xml:space="preserve">(Johnson &amp; Cowan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separated for different months of the year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36673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ising&lt;/Author&gt;&lt;Year&gt;1974&lt;/Year&gt;&lt;RecNum&gt;157&lt;/RecNum&gt;&lt;DisplayText&gt;(Rising, 1969; Rising &amp;amp; Hudson, 1974)&lt;/DisplayText&gt;&lt;record&gt;&lt;rec-number&gt;157&lt;/rec-number&gt;&lt;foreign-keys&gt;&lt;key app="EN" db-id="w929a2p9xf5tv3edwrrppe0hszpz</w:instrText>
            </w:r>
            <w:r>
              <w:instrText xml:space="preserve">az9petzr" timestamp="1519792151"&gt;157&lt;/key&gt;&lt;/foreign-keys&gt;&lt;ref-type name="Journal Article"&gt;17&lt;/ref-type&gt;&lt;contributors&gt;&lt;authors&gt;&lt;author&gt;Rising, James D&lt;/author&gt;&lt;author&gt;Hudson, Jack W&lt;/author&gt;&lt;/authors&gt;&lt;/contributors&gt;&lt;titles&gt;&lt;title&gt;Seasonal variation in the me</w:instrText>
            </w:r>
            <w:r>
              <w:instrText xml:space="preserve">tabolism and thyroid activity of the black-capped chickadee (Parus atricapillus)&lt;/title&gt;&lt;secondary-title&gt;The Condor&lt;/secondary-title&gt;&lt;/titles&gt;&lt;periodical&gt;&lt;full-title&gt;The Condor&lt;/full-title&gt;&lt;/periodical&gt;&lt;pages&gt;198-203&lt;/pages&gt;&lt;volume&gt;76&lt;/volume&gt;&lt;number&gt;2&lt;/num</w:instrText>
            </w:r>
            <w:r>
              <w:instrText xml:space="preserve">ber&gt;&lt;dates&gt;&lt;year&gt;1974&lt;/year&gt;&lt;/dates&gt;&lt;isbn&gt;0010-5422&lt;/isbn&gt;&lt;urls&gt;&lt;/urls&gt;&lt;electronic-resource-num&gt;10.2307/1366730&lt;/electronic-resource-num&gt;&lt;/record&gt;&lt;/Cite&gt;&lt;Cite&gt;&lt;Author&gt;Rising&lt;/Author&gt;&lt;Year&gt;1969&lt;/Year&gt;&lt;RecNum&gt;166&lt;/RecNum&gt;&lt;record&gt;&lt;rec-number&gt;166&lt;/rec-number&gt;&lt;f</w:instrText>
            </w:r>
            <w:r>
              <w:instrText xml:space="preserve">oreign-keys&gt;&lt;key app="EN" db-id="w929a2p9xf5tv3edwrrppe0hszpzaz9petzr" timestamp="1519793073"&gt;166&lt;/key&gt;&lt;/foreign-keys&gt;&lt;ref-type name="Journal Article"&gt;17&lt;/ref-type&gt;&lt;contributors&gt;&lt;authors&gt;&lt;author&gt;Rising, James D&lt;/author&gt;&lt;/authors&gt;&lt;/contributors&gt;&lt;titles&gt;&lt;titl</w:instrText>
            </w:r>
            <w:r>
              <w:instrText xml:space="preserve">e&gt;A comparison of metabolism and evaporative water loss of Baltimore and Bullock orioles&lt;/title&gt;&lt;secondary-title&gt;Comparative Biochemistry and Physiology&lt;/secondary-title&gt;&lt;/titles&gt;&lt;periodical&gt;&lt;full-title&gt;Comparative Biochemistry and Physiology&lt;/full-title&gt;&lt;/</w:instrText>
            </w:r>
            <w:r>
              <w:instrText xml:space="preserve">periodical&gt;&lt;pages&gt;915-925&lt;/pages&gt;&lt;volume&gt;31&lt;/volume&gt;&lt;number&gt;6&lt;/number&gt;&lt;dates&gt;&lt;year&gt;1969&lt;/year&gt;&lt;/dates&gt;&lt;isbn&gt;0010-406X&lt;/isbn&gt;&lt;urls&gt;&lt;/urls&gt;&lt;electronic-resource-num&gt;10.1016/0010-406X(69)91801-5&lt;/electronic-resource-num&gt;&lt;/record&gt;&lt;/Cite&gt;&lt;/EndNote&gt;</w:instrText>
            </w:r>
            <w:r>
              <w:fldChar w:fldCharType="separate"/>
            </w:r>
            <w:r>
              <w:t xml:space="preserve">(Rising, 1969; Rising &amp; Hudson, 197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36711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under&lt;/Author&gt;&lt;Year&gt;1976&lt;/Year&gt;&lt;RecNum&gt;150&lt;/RecNum&gt;&lt;DisplayText&gt;(Wunder &amp;amp; Trebella, 1976)&lt;/DisplayText&gt;&lt;record&gt;&lt;rec-number&gt;150&lt;/rec-number&gt;&lt;foreign-keys&gt;&lt;key app="EN" db-id="w929a2p9xf5tv3edwrrppe0hszpzaz9petzr" ti</w:instrText>
            </w:r>
            <w:r>
              <w:instrText xml:space="preserve">mestamp="1519791396"&gt;150&lt;/key&gt;&lt;/foreign-keys&gt;&lt;ref-type name="Journal Article"&gt;17&lt;/ref-type&gt;&lt;contributors&gt;&lt;authors&gt;&lt;author&gt;Wunder, Bruce A&lt;/author&gt;&lt;author&gt;Trebella, Joseph J&lt;/author&gt;&lt;/authors&gt;&lt;/contributors&gt;&lt;titles&gt;&lt;title&gt;Effects of nasal tufts and nasal res</w:instrText>
            </w:r>
            <w:r>
              <w:instrText xml:space="preserve">piration on thermoregulation and evaporative water loss in the common crow&lt;/title&gt;&lt;secondary-title&gt;The Condor&lt;/secondary-title&gt;&lt;/titles&gt;&lt;periodical&gt;&lt;full-title&gt;The Condor&lt;/full-title&gt;&lt;/periodical&gt;&lt;pages&gt;564-567&lt;/pages&gt;&lt;volume&gt;78&lt;/volume&gt;&lt;number&gt;4&lt;/number&gt;&lt;d</w:instrText>
            </w:r>
            <w:r>
              <w:instrText xml:space="preserve">ates&gt;&lt;year&gt;1976&lt;/year&gt;&lt;/dates&gt;&lt;isbn&gt;0010-5422&lt;/isbn&gt;&lt;urls&gt;&lt;/urls&gt;&lt;electronic-resource-num&gt;10.2307/1367113&lt;/electronic-resource-num&gt;&lt;/record&gt;&lt;/Cite&gt;&lt;/EndNote&gt;</w:instrText>
            </w:r>
            <w:r>
              <w:fldChar w:fldCharType="separate"/>
            </w:r>
            <w:r>
              <w:t xml:space="preserve">(Wunder &amp; Trebella, 197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36733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yworth&lt;/Author&gt;&lt;Year&gt;1984&lt;/Year&gt;&lt;RecNum&gt;151&lt;/RecNum&gt;&lt;DisplayText&gt;(Hayworth &amp;amp; Weathers, 1984)&lt;/DisplayText&gt;&lt;record&gt;&lt;rec-number&gt;151&lt;/rec-number&gt;&lt;foreign-keys&gt;&lt;key app="EN" db-id="w929a2p9xf5tv3edwrrppe0hszpzaz9petzr</w:instrText>
            </w:r>
            <w:r>
              <w:instrText xml:space="preserve">" timestamp="1519791652"&gt;151&lt;/key&gt;&lt;/foreign-keys&gt;&lt;ref-type name="Journal Article"&gt;17&lt;/ref-type&gt;&lt;contributors&gt;&lt;authors&gt;&lt;author&gt;Hayworth, Anita M&lt;/author&gt;&lt;author&gt;Weathers, Wesley W&lt;/author&gt;&lt;/authors&gt;&lt;/contributors&gt;&lt;titles&gt;&lt;title&gt;Temperature regulation and cli</w:instrText>
            </w:r>
            <w:r>
              <w:instrText xml:space="preserve">matic adaptation in black-billed and yellow-billed magpies&lt;/title&gt;&lt;secondary-title&gt;Condor&lt;/secondary-title&gt;&lt;/titles&gt;&lt;periodical&gt;&lt;full-title&gt;Condor&lt;/full-title&gt;&lt;/periodical&gt;&lt;pages&gt;19-26&lt;/pages&gt;&lt;dates&gt;&lt;year&gt;1984&lt;/year&gt;&lt;/dates&gt;&lt;isbn&gt;0010-5422&lt;/isbn&gt;&lt;urls&gt;&lt;/url</w:instrText>
            </w:r>
            <w:r>
              <w:instrText xml:space="preserve">s&gt;&lt;electronic-resource-num&gt;10.2307/1367336&lt;/electronic-resource-num&gt;&lt;/record&gt;&lt;/Cite&gt;&lt;/EndNote&gt;</w:instrText>
            </w:r>
            <w:r>
              <w:fldChar w:fldCharType="separate"/>
            </w:r>
            <w:r>
              <w:t xml:space="preserve">(Hayworth &amp; Weathers, 198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ambient temperature provided for mean metabolic rat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93930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illiams&lt;/Author&gt;&lt;Year&gt;1993&lt;/Year&gt;&lt;RecNum&gt;171&lt;/RecNum&gt;&lt;DisplayText&gt;(Williams et al., 1993)&lt;/DisplayText&gt;&lt;record&gt;&lt;rec-number&gt;171&lt;/rec-number&gt;&lt;foreign-keys&gt;&lt;key app="EN" db-id="w929a2p9xf5tv3edwrrppe0hszpzaz9petzr" timest</w:instrText>
            </w:r>
            <w:r>
              <w:instrText xml:space="preserve">amp="1520394588"&gt;171&lt;/key&gt;&lt;/foreign-keys&gt;&lt;ref-type name="Journal Article"&gt;17&lt;/ref-type&gt;&lt;contributors&gt;&lt;authors&gt;&lt;author&gt;Williams, Joseph B&lt;/author&gt;&lt;author&gt;Siegfried, W Roy&lt;/author&gt;&lt;author&gt;Milton, Suzanne J&lt;/author&gt;&lt;author&gt;Adams, Nigel J&lt;/author&gt;&lt;author&gt;Dean, </w:instrText>
            </w:r>
            <w:r>
              <w:instrText xml:space="preserve">WRJ&lt;/author&gt;&lt;author&gt;du Plessis, Morne A&lt;/author&gt;&lt;author&gt;Jackson, Sue&lt;/author&gt;&lt;/authors&gt;&lt;/contributors&gt;&lt;titles&gt;&lt;title&gt;Field metabolism, water requirements, and foraging behavior of wild ostriches in the Namib&lt;/title&gt;&lt;secondary-title&gt;Ecology&lt;/secondary-title&gt;</w:instrText>
            </w:r>
            <w:r>
              <w:instrText xml:space="preserve">&lt;/titles&gt;&lt;periodical&gt;&lt;full-title&gt;Ecology&lt;/full-title&gt;&lt;/periodical&gt;&lt;pages&gt;390-404&lt;/pages&gt;&lt;volume&gt;74&lt;/volume&gt;&lt;number&gt;2&lt;/number&gt;&lt;dates&gt;&lt;year&gt;1993&lt;/year&gt;&lt;/dates&gt;&lt;isbn&gt;1939-9170&lt;/isbn&gt;&lt;urls&gt;&lt;/urls&gt;&lt;electronic-resource-num&gt;10.2307/1939301&lt;/electronic-resource-num</w:instrText>
            </w:r>
            <w:r>
              <w:instrText xml:space="preserve">&gt;&lt;/record&gt;&lt;/Cite&gt;&lt;/EndNote&gt;</w:instrText>
            </w:r>
            <w:r>
              <w:fldChar w:fldCharType="separate"/>
            </w:r>
            <w:r>
              <w:t xml:space="preserve">(Williams et al., 199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ambient temperature provided for mean metabolic rat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136944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aloney&lt;/Author&gt;&lt;Year&gt;1993&lt;/Year&gt;&lt;RecNum&gt;172&lt;/RecNum&gt;&lt;DisplayText&gt;(W. R. Dawson &amp;amp; Carey, 1976; Maloney &amp;amp; Dawson, 1993)&lt;/DisplayText&gt;&lt;record&gt;&lt;rec-number&gt;172&lt;/rec-number&gt;&lt;foreign-keys&gt;&lt;key app="EN" db-id="w929a2p9</w:instrText>
            </w:r>
            <w:r>
              <w:instrText xml:space="preserve">xf5tv3edwrrppe0hszpzaz9petzr" timestamp="1520394938"&gt;172&lt;/key&gt;&lt;/foreign-keys&gt;&lt;ref-type name="Journal Article"&gt;17&lt;/ref-type&gt;&lt;contributors&gt;&lt;authors&gt;&lt;author&gt;Maloney, SK&lt;/author&gt;&lt;author&gt;Dawson, TJ&lt;/author&gt;&lt;/authors&gt;&lt;/contributors&gt;&lt;titles&gt;&lt;title&gt;Sexual dimorphis</w:instrText>
            </w:r>
            <w:r>
              <w:instrText xml:space="preserve">m in basal metabolism and body temperature of a large bird, the emu&lt;/title&gt;&lt;secondary-title&gt;The Condor&lt;/secondary-title&gt;&lt;/titles&gt;&lt;periodical&gt;&lt;full-title&gt;The Condor&lt;/full-title&gt;&lt;/periodical&gt;&lt;pages&gt;1034-1037&lt;/pages&gt;&lt;volume&gt;95&lt;/volume&gt;&lt;number&gt;4&lt;/number&gt;&lt;dates&gt;</w:instrText>
            </w:r>
            <w:r>
              <w:instrText xml:space="preserve">&lt;year&gt;1993&lt;/year&gt;&lt;/dates&gt;&lt;isbn&gt;0010-5422&lt;/isbn&gt;&lt;urls&gt;&lt;/urls&gt;&lt;electronic-resource-num&gt;10.2307/1369441&lt;/electronic-resource-num&gt;&lt;/record&gt;&lt;/Cite&gt;&lt;Cite&gt;&lt;Author&gt;Dawson&lt;/Author&gt;&lt;Year&gt;1976&lt;/Year&gt;&lt;RecNum&gt;163&lt;/RecNum&gt;&lt;record&gt;&lt;rec-number&gt;163&lt;/rec-number&gt;&lt;foreign-keys</w:instrText>
            </w:r>
            <w:r>
              <w:instrText xml:space="preserve">&gt;&lt;key app="EN" db-id="w929a2p9xf5tv3edwrrppe0hszpzaz9petzr" timestamp="1519792739"&gt;163&lt;/key&gt;&lt;/foreign-keys&gt;&lt;ref-type name="Journal Article"&gt;17&lt;/ref-type&gt;&lt;contributors&gt;&lt;authors&gt;&lt;author&gt;Dawson, William R.&lt;/author&gt;&lt;author&gt;Carey, Cynthia&lt;/author&gt;&lt;/authors&gt;&lt;/con</w:instrText>
            </w:r>
            <w:r>
              <w:instrText xml:space="preserve">tributors&gt;&lt;titles&gt;&lt;title&gt;Seasonal acclimatization to temperature in cardueline finches&lt;/title&gt;&lt;secondary-title&gt;Journal of comparative physiology&lt;/secondary-title&gt;&lt;/titles&gt;&lt;periodical&gt;&lt;full-title&gt;Journal of comparative physiology&lt;/full-title&gt;&lt;/periodical&gt;&lt;pa</w:instrText>
            </w:r>
            <w:r>
              <w:instrText xml:space="preserve">ges&gt;317-333&lt;/pages&gt;&lt;volume&gt;112&lt;/volume&gt;&lt;number&gt;3&lt;/number&gt;&lt;dates&gt;&lt;year&gt;1976&lt;/year&gt;&lt;pub-dates&gt;&lt;date&gt;January 01&lt;/date&gt;&lt;/pub-dates&gt;&lt;/dates&gt;&lt;isbn&gt;1432-1351&lt;/isbn&gt;&lt;label&gt;Dawson1976&lt;/label&gt;&lt;work-type&gt;journal article&lt;/work-type&gt;&lt;urls&gt;&lt;related-urls&gt;&lt;url&gt;https://doi.</w:instrText>
            </w:r>
            <w:r>
              <w:instrText xml:space="preserve">org/10.1007/BF00692302&lt;/url&gt;&lt;/related-urls&gt;&lt;/urls&gt;&lt;electronic-resource-num&gt;10.1007/bf00692302&lt;/electronic-resource-num&gt;&lt;/record&gt;&lt;/Cite&gt;&lt;/EndNote&gt;</w:instrText>
            </w:r>
            <w:r>
              <w:fldChar w:fldCharType="separate"/>
            </w:r>
            <w:r>
              <w:t xml:space="preserve">(W. R. Dawson &amp; Carey, 1976; Maloney &amp; Dawson, 199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split between summer and winter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71/ZO05029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ill&lt;/Author&gt;&lt;Year&gt;2006&lt;/Year&gt;&lt;RecNum&gt;176&lt;/RecNum&gt;&lt;DisplayText&gt;(Lill, Box, &amp;amp; Baldwin, 2006)&lt;/DisplayText&gt;&lt;record&gt;&lt;rec-number&gt;176&lt;/rec-number&gt;&lt;foreign-keys&gt;&lt;key app="EN" db-id="w929a2p9xf5tv3edwrrppe0hszpzaz9petzr" t</w:instrText>
            </w:r>
            <w:r>
              <w:instrText xml:space="preserve">imestamp="1520990496"&gt;176&lt;/key&gt;&lt;/foreign-keys&gt;&lt;ref-type name="Journal Article"&gt;17&lt;/ref-type&gt;&lt;contributors&gt;&lt;authors&gt;&lt;author&gt;Lill, Alan&lt;/author&gt;&lt;author&gt;Box, Jeffrey&lt;/author&gt;&lt;author&gt;Baldwin, John&lt;/author&gt;&lt;/authors&gt;&lt;/contributors&gt;&lt;titles&gt;&lt;title&gt;Do metabolism an</w:instrText>
            </w:r>
            <w:r>
              <w:instrText xml:space="preserve">d contour plumage insulation vary in response to seasonal energy bottlenecks in superb fairy-wrens?&lt;/title&gt;&lt;secondary-title&gt;Australian Journal of Zoology&lt;/secondary-title&gt;&lt;/titles&gt;&lt;periodical&gt;&lt;full-title&gt;Australian Journal of Zoology&lt;/full-title&gt;&lt;/periodica</w:instrText>
            </w:r>
            <w:r>
              <w:instrText xml:space="preserve">l&gt;&lt;pages&gt;23-30&lt;/pages&gt;&lt;volume&gt;54&lt;/volume&gt;&lt;number&gt;1&lt;/number&gt;&lt;dates&gt;&lt;year&gt;2006&lt;/year&gt;&lt;/dates&gt;&lt;urls&gt;&lt;related-urls&gt;&lt;url&gt;http://www.publish.csiro.au/paper/ZO05029&lt;/url&gt;&lt;/related-urls&gt;&lt;/urls&gt;&lt;electronic-resource-num&gt;10.1071/ZO05029&lt;/electronic-resource-num&gt;&lt;/reco</w:instrText>
            </w:r>
            <w:r>
              <w:instrText xml:space="preserve">rd&gt;&lt;/Cite&gt;&lt;/EndNote&gt;</w:instrText>
            </w:r>
            <w:r>
              <w:fldChar w:fldCharType="separate"/>
            </w:r>
            <w:r>
              <w:t xml:space="preserve">(Lill, Box, &amp; Baldwin, 200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compared between months not averag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chmidt-Nielsen&lt;/Author&gt;&lt;Year&gt;1967&lt;/Year&gt;&lt;RecNum&gt;512&lt;/RecNum&gt;&lt;DisplayText&gt;(Schmidt-Nielsen, Crawford Jr, Newsome, Rawson, &amp;amp; Hammel, 1967)&lt;/DisplayText&gt;&lt;record&gt;&lt;rec-number&gt;512&lt;/rec-number&gt;&lt;foreign-keys&gt;&lt;key app="EN" </w:instrText>
            </w:r>
            <w:r>
              <w:instrText xml:space="preserve">db-id="w929a2p9xf5tv3edwrrppe0hszpzaz9petzr" timestamp="1521598967"&gt;512&lt;/key&gt;&lt;/foreign-keys&gt;&lt;ref-type name="Journal Article"&gt;17&lt;/ref-type&gt;&lt;contributors&gt;&lt;authors&gt;&lt;author&gt;Schmidt-Nielsen, K&lt;/author&gt;&lt;author&gt;Crawford Jr, EC&lt;/author&gt;&lt;author&gt;Newsome, A El&lt;/author</w:instrText>
            </w:r>
            <w:r>
              <w:instrText xml:space="preserve">&gt;&lt;author&gt;Rawson, KS&lt;/author&gt;&lt;author&gt;Hammel, HT&lt;/author&gt;&lt;/authors&gt;&lt;/contributors&gt;&lt;titles&gt;&lt;title&gt;Metabolic rate of camels: effect of body temperature and dehydration&lt;/title&gt;&lt;secondary-title&gt;American Journal of Physiology-Legacy Content&lt;/secondary-title&gt;&lt;/titl</w:instrText>
            </w:r>
            <w:r>
              <w:instrText xml:space="preserve">es&gt;&lt;periodical&gt;&lt;full-title&gt;American Journal of Physiology-Legacy Content&lt;/full-title&gt;&lt;/periodical&gt;&lt;pages&gt;341-346&lt;/pages&gt;&lt;volume&gt;212&lt;/volume&gt;&lt;number&gt;2&lt;/number&gt;&lt;dates&gt;&lt;year&gt;1967&lt;/year&gt;&lt;/dates&gt;&lt;isbn&gt;0002-9513&lt;/isbn&gt;&lt;urls&gt;&lt;/urls&gt;&lt;/record&gt;&lt;/Cite&gt;&lt;/EndNote&gt;</w:instrText>
            </w:r>
            <w:r>
              <w:fldChar w:fldCharType="separate"/>
            </w:r>
            <w:r>
              <w:t xml:space="preserve">(Schmidt-Nielsen, Crawford Jr, Newsome, Rawson, &amp; Hammel, 196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Ambient temperature not recorded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10-406X(69)91651-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cNab&lt;/Author&gt;&lt;Year&gt;1969&lt;/Year&gt;&lt;RecNum&gt;517&lt;/RecNum&gt;&lt;DisplayText&gt;(Brian K McNab, 1969)&lt;/DisplayText&gt;&lt;record&gt;&lt;rec-number&gt;517&lt;/rec-number&gt;&lt;foreign-keys&gt;&lt;key app="EN" db-id="w929a2p9xf5tv3edwrrppe0hszpzaz9petzr" timestamp="</w:instrText>
            </w:r>
            <w:r>
              <w:instrText xml:space="preserve">1521674097"&gt;517&lt;/key&gt;&lt;/foreign-keys&gt;&lt;ref-type name="Journal Article"&gt;17&lt;/ref-type&gt;&lt;contributors&gt;&lt;authors&gt;&lt;author&gt;McNab, Brian K&lt;/author&gt;&lt;/authors&gt;&lt;/contributors&gt;&lt;titles&gt;&lt;title&gt;The economics of temperature regulation in neutropical bats&lt;/title&gt;&lt;secondary-tit</w:instrText>
            </w:r>
            <w:r>
              <w:instrText xml:space="preserve">le&gt;Comparative biochemistry and physiology&lt;/secondary-title&gt;&lt;/titles&gt;&lt;periodical&gt;&lt;full-title&gt;Comparative Biochemistry and Physiology&lt;/full-title&gt;&lt;/periodical&gt;&lt;pages&gt;227-268&lt;/pages&gt;&lt;volume&gt;31&lt;/volume&gt;&lt;number&gt;2&lt;/number&gt;&lt;dates&gt;&lt;year&gt;1969&lt;/year&gt;&lt;/dates&gt;&lt;isbn&gt;00</w:instrText>
            </w:r>
            <w:r>
              <w:instrText xml:space="preserve">10-406X&lt;/isbn&gt;&lt;urls&gt;&lt;/urls&gt;&lt;electronic-resource-num&gt;10.1016/0010-406X(69)91651-X&lt;/electronic-resource-num&gt;&lt;/record&gt;&lt;/Cite&gt;&lt;/EndNote&gt;</w:instrText>
            </w:r>
            <w:r>
              <w:fldChar w:fldCharType="separate"/>
            </w:r>
            <w:r>
              <w:t xml:space="preserve">(Brian K McNab, 196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Ambient temperature not recorded for specific metabolic rat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59-05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rt&lt;/Author&gt;&lt;Year&gt;1959&lt;/Year&gt;&lt;RecNum&gt;519&lt;/RecNum&gt;&lt;DisplayText&gt;(Hart, Irving, &amp;amp; Mackenzie, 1959)&lt;/DisplayText&gt;&lt;record&gt;&lt;rec-number&gt;519&lt;/rec-number&gt;&lt;foreign-keys&gt;&lt;key app="EN" db-id="w929a2p9xf5tv3edwrrppe0hszpzaz9pet</w:instrText>
            </w:r>
            <w:r>
              <w:instrText xml:space="preserve">zr" timestamp="1521675725"&gt;519&lt;/key&gt;&lt;/foreign-keys&gt;&lt;ref-type name="Journal Article"&gt;17&lt;/ref-type&gt;&lt;contributors&gt;&lt;authors&gt;&lt;author&gt;Hart, JS&lt;/author&gt;&lt;author&gt;Irving, L&lt;/author&gt;&lt;author&gt;Mackenzie, B&lt;/author&gt;&lt;/authors&gt;&lt;/contributors&gt;&lt;titles&gt;&lt;title&gt;The energetics of</w:instrText>
            </w:r>
            <w:r>
              <w:instrText xml:space="preserve"> harbor seals in air and in water with special consideration of seasonal changes&lt;/title&gt;&lt;secondary-title&gt;Canadian Journal of Zoology&lt;/secondary-title&gt;&lt;/titles&gt;&lt;periodical&gt;&lt;full-title&gt;Canadian Journal of Zoology&lt;/full-title&gt;&lt;/periodical&gt;&lt;pages&gt;447-457&lt;/pages</w:instrText>
            </w:r>
            <w:r>
              <w:instrText xml:space="preserve">&gt;&lt;volume&gt;37&lt;/volume&gt;&lt;number&gt;4&lt;/number&gt;&lt;dates&gt;&lt;year&gt;1959&lt;/year&gt;&lt;/dates&gt;&lt;isbn&gt;0008-4301&lt;/isbn&gt;&lt;urls&gt;&lt;/urls&gt;&lt;electronic-resource-num&gt;10.1139/z59-052&lt;/electronic-resource-num&gt;&lt;/record&gt;&lt;/Cite&gt;&lt;/EndNote&gt;</w:instrText>
            </w:r>
            <w:r>
              <w:fldChar w:fldCharType="separate"/>
            </w:r>
            <w:r>
              <w:t xml:space="preserve">(Hart, Irving, &amp; Mackenzie, 195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broken up into season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69775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Iversen&lt;/Author&gt;&lt;Year&gt;1972&lt;/Year&gt;&lt;RecNum&gt;534&lt;/RecNum&gt;&lt;DisplayText&gt;(Iversen, 1972)&lt;/DisplayText&gt;&lt;record&gt;&lt;rec-number&gt;534&lt;/rec-number&gt;&lt;foreign-keys&gt;&lt;key app="EN" db-id="w929a2p9xf5tv3edwrrppe0hszpzaz9petzr" timestamp="1522</w:instrText>
            </w:r>
            <w:r>
              <w:instrText xml:space="preserve">194009"&gt;534&lt;/key&gt;&lt;/foreign-keys&gt;&lt;ref-type name="Journal Article"&gt;17&lt;/ref-type&gt;&lt;contributors&gt;&lt;authors&gt;&lt;author&gt;Iversen, J. A.&lt;/author&gt;&lt;/authors&gt;&lt;/contributors&gt;&lt;titles&gt;&lt;title&gt;Basal energy metabolism of mustelids&lt;/title&gt;&lt;secondary-title&gt;Journal of comparative p</w:instrText>
            </w:r>
            <w:r>
              <w:instrText xml:space="preserve">hysiology&lt;/secondary-title&gt;&lt;/titles&gt;&lt;periodical&gt;&lt;full-title&gt;Journal of comparative physiology&lt;/full-title&gt;&lt;/periodical&gt;&lt;pages&gt;341-344&lt;/pages&gt;&lt;volume&gt;81&lt;/volume&gt;&lt;number&gt;4&lt;/number&gt;&lt;dates&gt;&lt;year&gt;1972&lt;/year&gt;&lt;pub-dates&gt;&lt;date&gt;December 01&lt;/date&gt;&lt;/pub-dates&gt;&lt;/dates&gt;</w:instrText>
            </w:r>
            <w:r>
              <w:instrText xml:space="preserve">&lt;isbn&gt;1432-1351&lt;/isbn&gt;&lt;label&gt;Iversen1972&lt;/label&gt;&lt;work-type&gt;journal article&lt;/work-type&gt;&lt;urls&gt;&lt;related-urls&gt;&lt;url&gt;https://doi.org/10.1007/BF00697754&lt;/url&gt;&lt;/related-urls&gt;&lt;/urls&gt;&lt;electronic-resource-num&gt;10.1007/bf00697754&lt;/electronic-resource-num&gt;&lt;/record&gt;&lt;/Cite</w:instrText>
            </w:r>
            <w:r>
              <w:instrText xml:space="preserve">&gt;&lt;/EndNote&gt;</w:instrText>
            </w:r>
            <w:r>
              <w:fldChar w:fldCharType="separate"/>
            </w:r>
            <w:r>
              <w:t xml:space="preserve">(Iversen, 197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69272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Geiser&lt;/Author&gt;&lt;Year&gt;1988&lt;/Year&gt;&lt;RecNum&gt;544&lt;/RecNum&gt;&lt;DisplayText&gt;(Geiser, 1988b)&lt;/DisplayText&gt;&lt;record&gt;&lt;rec-number&gt;544&lt;/rec-number&gt;&lt;foreign-keys&gt;&lt;key app="EN" db-id="w929a2p9xf5tv3edwrrppe0hszpzaz9petzr" timestamp="15221</w:instrText>
            </w:r>
            <w:r>
              <w:instrText xml:space="preserve">94894"&gt;544&lt;/key&gt;&lt;/foreign-keys&gt;&lt;ref-type name="Journal Article"&gt;17&lt;/ref-type&gt;&lt;contributors&gt;&lt;authors&gt;&lt;author&gt;Geiser, Fritz&lt;/author&gt;&lt;/authors&gt;&lt;/contributors&gt;&lt;titles&gt;&lt;title&gt;Reduction of metabolism during hibernation and daily torpor in mammals and birds: tempe</w:instrText>
            </w:r>
            <w:r>
              <w:instrText xml:space="preserve">rature effect or physiological inhibition?&lt;/title&gt;&lt;secondary-title&gt;Journal of Comparative Physiology B&lt;/secondary-title&gt;&lt;/titles&gt;&lt;periodical&gt;&lt;full-title&gt;Journal of Comparative Physiology B&lt;/full-title&gt;&lt;/periodical&gt;&lt;pages&gt;25-37&lt;/pages&gt;&lt;volume&gt;158&lt;/volume&gt;&lt;nu</w:instrText>
            </w:r>
            <w:r>
              <w:instrText xml:space="preserve">mber&gt;1&lt;/number&gt;&lt;dates&gt;&lt;year&gt;1988&lt;/year&gt;&lt;pub-dates&gt;&lt;date&gt;January 01&lt;/date&gt;&lt;/pub-dates&gt;&lt;/dates&gt;&lt;isbn&gt;1432-136X&lt;/isbn&gt;&lt;label&gt;Geiser1988&lt;/label&gt;&lt;work-type&gt;journal article&lt;/work-type&gt;&lt;urls&gt;&lt;related-urls&gt;&lt;url&gt;https://doi.org/10.1007/BF00692726&lt;/url&gt;&lt;/related-urls</w:instrText>
            </w:r>
            <w:r>
              <w:instrText xml:space="preserve">&gt;&lt;/urls&gt;&lt;electronic-resource-num&gt;10.1007/bf00692726&lt;/electronic-resource-num&gt;&lt;/record&gt;&lt;/Cite&gt;&lt;/EndNote&gt;</w:instrText>
            </w:r>
            <w:r>
              <w:fldChar w:fldCharType="separate"/>
            </w:r>
            <w:r>
              <w:t xml:space="preserve">(Geiser, 1988b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Ambient temperature not provided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69775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Iversen&lt;/Author&gt;&lt;Year&gt;1972&lt;/Year&gt;&lt;RecNum&gt;534&lt;/RecNum&gt;&lt;DisplayText&gt;(Iversen, 1972)&lt;/DisplayText&gt;&lt;record&gt;&lt;rec-number&gt;534&lt;/rec-number&gt;&lt;foreign-keys&gt;&lt;key app="EN" db-id="w929a2p9xf5tv3edwrrppe0hszpzaz9petzr" timestamp="1522</w:instrText>
            </w:r>
            <w:r>
              <w:instrText xml:space="preserve">194009"&gt;534&lt;/key&gt;&lt;/foreign-keys&gt;&lt;ref-type name="Journal Article"&gt;17&lt;/ref-type&gt;&lt;contributors&gt;&lt;authors&gt;&lt;author&gt;Iversen, J. A.&lt;/author&gt;&lt;/authors&gt;&lt;/contributors&gt;&lt;titles&gt;&lt;title&gt;Basal energy metabolism of mustelids&lt;/title&gt;&lt;secondary-title&gt;Journal of comparative p</w:instrText>
            </w:r>
            <w:r>
              <w:instrText xml:space="preserve">hysiology&lt;/secondary-title&gt;&lt;/titles&gt;&lt;periodical&gt;&lt;full-title&gt;Journal of comparative physiology&lt;/full-title&gt;&lt;/periodical&gt;&lt;pages&gt;341-344&lt;/pages&gt;&lt;volume&gt;81&lt;/volume&gt;&lt;number&gt;4&lt;/number&gt;&lt;dates&gt;&lt;year&gt;1972&lt;/year&gt;&lt;pub-dates&gt;&lt;date&gt;December 01&lt;/date&gt;&lt;/pub-dates&gt;&lt;/dates&gt;</w:instrText>
            </w:r>
            <w:r>
              <w:instrText xml:space="preserve">&lt;isbn&gt;1432-1351&lt;/isbn&gt;&lt;label&gt;Iversen1972&lt;/label&gt;&lt;work-type&gt;journal article&lt;/work-type&gt;&lt;urls&gt;&lt;related-urls&gt;&lt;url&gt;https://doi.org/10.1007/BF00697754&lt;/url&gt;&lt;/related-urls&gt;&lt;/urls&gt;&lt;electronic-resource-num&gt;10.1007/bf00697754&lt;/electronic-resource-num&gt;&lt;/record&gt;&lt;/Cite</w:instrText>
            </w:r>
            <w:r>
              <w:instrText xml:space="preserve">&gt;&lt;/EndNote&gt;</w:instrText>
            </w:r>
            <w:r>
              <w:fldChar w:fldCharType="separate"/>
            </w:r>
            <w:r>
              <w:t xml:space="preserve">(Iversen, 197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s00360000016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cNab&lt;/Author&gt;&lt;Year&gt;2001&lt;/Year&gt;&lt;RecNum&gt;548&lt;/RecNum&gt;&lt;DisplayText&gt;(B.K. McNab &amp;amp; Bonaccorso, 2001)&lt;/DisplayText&gt;&lt;record&gt;&lt;rec-number&gt;548&lt;/rec-number&gt;&lt;foreign-keys&gt;&lt;key app="EN" db-id="w929a2p9xf5tv3edwrrppe0hszpzaz9petz</w:instrText>
            </w:r>
            <w:r>
              <w:instrText xml:space="preserve">r" timestamp="1522195505"&gt;548&lt;/key&gt;&lt;/foreign-keys&gt;&lt;ref-type name="Journal Article"&gt;17&lt;/ref-type&gt;&lt;contributors&gt;&lt;authors&gt;&lt;author&gt;McNab, B.K.&lt;/author&gt;&lt;author&gt;Bonaccorso, F.J.&lt;/author&gt;&lt;/authors&gt;&lt;/contributors&gt;&lt;titles&gt;&lt;title&gt;The metabolism of New Guinean pteropo</w:instrText>
            </w:r>
            <w:r>
              <w:instrText xml:space="preserve">did bats&lt;/title&gt;&lt;secondary-title&gt;Journal of Comparative Physiology B&lt;/secondary-title&gt;&lt;/titles&gt;&lt;periodical&gt;&lt;full-title&gt;Journal of Comparative Physiology B&lt;/full-title&gt;&lt;/periodical&gt;&lt;pages&gt;201-214&lt;/pages&gt;&lt;volume&gt;171&lt;/volume&gt;&lt;number&gt;3&lt;/number&gt;&lt;dates&gt;&lt;year&gt;2001</w:instrText>
            </w:r>
            <w:r>
              <w:instrText xml:space="preserve">&lt;/year&gt;&lt;pub-dates&gt;&lt;date&gt;April 01&lt;/date&gt;&lt;/pub-dates&gt;&lt;/dates&gt;&lt;isbn&gt;1432-136X&lt;/isbn&gt;&lt;label&gt;McNab2001&lt;/label&gt;&lt;work-type&gt;journal article&lt;/work-type&gt;&lt;urls&gt;&lt;related-urls&gt;&lt;url&gt;https://doi.org/10.1007/s003600000163&lt;/url&gt;&lt;/related-urls&gt;&lt;/urls&gt;&lt;electronic-resource-num</w:instrText>
            </w:r>
            <w:r>
              <w:instrText xml:space="preserve">&gt;10.1007/s003600000163&lt;/electronic-resource-num&gt;&lt;/record&gt;&lt;/Cite&gt;&lt;/EndNote&gt;</w:instrText>
            </w:r>
            <w:r>
              <w:fldChar w:fldCharType="separate"/>
            </w:r>
            <w:r>
              <w:t xml:space="preserve">(B.K. McNab &amp; Bonaccorso, 200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Ambient temperature not present for each metabolic rat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10-406X(67)90601-9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icht&lt;/Author&gt;&lt;Year&gt;1967&lt;/Year&gt;&lt;RecNum&gt;550&lt;/RecNum&gt;&lt;DisplayText&gt;(Licht &amp;amp; Leitner, 1967)&lt;/DisplayText&gt;&lt;record&gt;&lt;rec-number&gt;550&lt;/rec-number&gt;&lt;foreign-keys&gt;&lt;key app="EN" db-id="w929a2p9xf5tv3edwrrppe0hszpzaz9petzr" times</w:instrText>
            </w:r>
            <w:r>
              <w:instrText xml:space="preserve">tamp="1522195624"&gt;550&lt;/key&gt;&lt;/foreign-keys&gt;&lt;ref-type name="Journal Article"&gt;17&lt;/ref-type&gt;&lt;contributors&gt;&lt;authors&gt;&lt;author&gt;Licht, Paul&lt;/author&gt;&lt;author&gt;Leitner, Philip&lt;/author&gt;&lt;/authors&gt;&lt;/contributors&gt;&lt;titles&gt;&lt;title&gt;Physiological responses to high environmental </w:instrText>
            </w:r>
            <w:r>
              <w:instrText xml:space="preserve">temperatures in three species of microchiropteran bats&lt;/title&gt;&lt;secondary-title&gt;Comparative Biochemistry and Physiology&lt;/secondary-title&gt;&lt;/titles&gt;&lt;periodical&gt;&lt;full-title&gt;Comparative Biochemistry and Physiology&lt;/full-title&gt;&lt;/periodical&gt;&lt;pages&gt;371-387&lt;/pages&gt;&lt;</w:instrText>
            </w:r>
            <w:r>
              <w:instrText xml:space="preserve">volume&gt;22&lt;/volume&gt;&lt;number&gt;2&lt;/number&gt;&lt;dates&gt;&lt;year&gt;1967&lt;/year&gt;&lt;/dates&gt;&lt;isbn&gt;0010-406X&lt;/isbn&gt;&lt;urls&gt;&lt;/urls&gt;&lt;electronic-resource-num&gt;10.1016/0010-406X(67)90601-9&lt;/electronic-resource-num&gt;&lt;/record&gt;&lt;/Cite&gt;&lt;/EndNote&gt;</w:instrText>
            </w:r>
            <w:r>
              <w:fldChar w:fldCharType="separate"/>
            </w:r>
            <w:r>
              <w:t xml:space="preserve">(Licht &amp; Leitner, 196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75)90027-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Zervanos&lt;/Author&gt;&lt;Year&gt;1975&lt;/Year&gt;&lt;RecNum&gt;528&lt;/RecNum&gt;&lt;DisplayText&gt;(Zervanos, 1975)&lt;/DisplayText&gt;&lt;record&gt;&lt;rec-number&gt;528&lt;/rec-number&gt;&lt;foreign-keys&gt;&lt;key app="EN" db-id="w929a2p9xf5tv3edwrrppe0hszpzaz9petzr" timestamp="15</w:instrText>
            </w:r>
            <w:r>
              <w:instrText xml:space="preserve">22192852"&gt;528&lt;/key&gt;&lt;/foreign-keys&gt;&lt;ref-type name="Journal Article"&gt;17&lt;/ref-type&gt;&lt;contributors&gt;&lt;authors&gt;&lt;author&gt;Zervanos, Stam M&lt;/author&gt;&lt;/authors&gt;&lt;/contributors&gt;&lt;titles&gt;&lt;title&gt;Seasonal effects of temperature on the respiratory metabolism of the collared pec</w:instrText>
            </w:r>
            <w:r>
              <w:instrText xml:space="preserve">cary (Tayassu tajacu)&lt;/title&gt;&lt;secondary-title&gt;Comparative Biochemistry and Physiology Part A: Physiology&lt;/secondary-title&gt;&lt;/titles&gt;&lt;periodical&gt;&lt;full-title&gt;Comparative Biochemistry and Physiology Part A: Physiology&lt;/full-title&gt;&lt;/periodical&gt;&lt;pages&gt;365-371&lt;/pa</w:instrText>
            </w:r>
            <w:r>
              <w:instrText xml:space="preserve">ges&gt;&lt;volume&gt;50&lt;/volume&gt;&lt;number&gt;2&lt;/number&gt;&lt;dates&gt;&lt;year&gt;1975&lt;/year&gt;&lt;/dates&gt;&lt;isbn&gt;0300-9629&lt;/isbn&gt;&lt;urls&gt;&lt;/urls&gt;&lt;electronic-resource-num&gt;10.1016/0300-9629(75)90027-4&lt;/electronic-resource-num&gt;&lt;/record&gt;&lt;/Cite&gt;&lt;/EndNote&gt;</w:instrText>
            </w:r>
            <w:r>
              <w:fldChar w:fldCharType="separate"/>
            </w:r>
            <w:r>
              <w:t xml:space="preserve">(Zervanos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slipt into summer and winter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94)00174-R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odríguez-Durán&lt;/Author&gt;&lt;Year&gt;1995&lt;/Year&gt;&lt;RecNum&gt;545&lt;/RecNum&gt;&lt;DisplayText&gt;(Rodríguez-Durán, 1995)&lt;/DisplayText&gt;&lt;record&gt;&lt;rec-number&gt;545&lt;/rec-number&gt;&lt;foreign-keys&gt;&lt;key app="EN" db-id="w929a2p9xf5tv3edwrrppe0hszpzaz9petzr"</w:instrText>
            </w:r>
            <w:r>
              <w:instrText xml:space="preserve"> timestamp="1522194947"&gt;545&lt;/key&gt;&lt;/foreign-keys&gt;&lt;ref-type name="Journal Article"&gt;17&lt;/ref-type&gt;&lt;contributors&gt;&lt;authors&gt;&lt;author&gt;Rodríguez-Durán, Armando&lt;/author&gt;&lt;/authors&gt;&lt;/contributors&gt;&lt;titles&gt;&lt;title&gt;Metabolic rates and thermal conductance in four species of </w:instrText>
            </w:r>
            <w:r>
              <w:instrText xml:space="preserve">neotropical bats roosting in hot caves&lt;/title&gt;&lt;secondary-title&gt;Comparative Biochemistry and Physiology Part A: Physiology&lt;/secondary-title&gt;&lt;/titles&gt;&lt;periodical&gt;&lt;full-title&gt;Comparative Biochemistry and Physiology Part A: Physiology&lt;/full-title&gt;&lt;/periodical&gt;&lt;</w:instrText>
            </w:r>
            <w:r>
              <w:instrText xml:space="preserve">pages&gt;347-355&lt;/pages&gt;&lt;volume&gt;110&lt;/volume&gt;&lt;number&gt;4&lt;/number&gt;&lt;dates&gt;&lt;year&gt;1995&lt;/year&gt;&lt;/dates&gt;&lt;isbn&gt;0300-9629&lt;/isbn&gt;&lt;urls&gt;&lt;/urls&gt;&lt;electronic-resource-num&gt;10.1016/0300-9629(94)00174-R&lt;/electronic-resource-num&gt;&lt;/record&gt;&lt;/Cite&gt;&lt;/EndNote&gt;</w:instrText>
            </w:r>
            <w:r>
              <w:fldChar w:fldCharType="separate"/>
            </w:r>
            <w:r>
              <w:t xml:space="preserve">(Rodríguez-Durán, 199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averaged from recordings of ambient temperatures from 15-42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86/31671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cLean&lt;/Author&gt;&lt;Year&gt;2000&lt;/Year&gt;&lt;RecNum&gt;553&lt;/RecNum&gt;&lt;DisplayText&gt;(McLean &amp;amp; Speakman, 2000)&lt;/DisplayText&gt;&lt;record&gt;&lt;rec-number&gt;553&lt;/rec-number&gt;&lt;foreign-keys&gt;&lt;key app="EN" db-id="w929a2p9xf5tv3edwrrppe0hszpzaz9petzr" ti</w:instrText>
            </w:r>
            <w:r>
              <w:instrText xml:space="preserve">mestamp="1522195800"&gt;553&lt;/key&gt;&lt;/foreign-keys&gt;&lt;ref-type name="Journal Article"&gt;17&lt;/ref-type&gt;&lt;contributors&gt;&lt;authors&gt;&lt;author&gt;Jennifer A. McLean&lt;/author&gt;&lt;author&gt;John R. Speakman&lt;/author&gt;&lt;/authors&gt;&lt;/contributors&gt;&lt;titles&gt;&lt;title&gt;Effects of Body Mass and Reprod</w:instrText>
            </w:r>
            <w:r>
              <w:rPr>
                <w:rFonts w:hint="eastAsia"/>
              </w:rPr>
              <w:instrText xml:space="preserve">uction on the Basal Metabolic Rate of Brown Long</w:instrText>
            </w:r>
            <w:r>
              <w:rPr>
                <w:rFonts w:hint="eastAsia"/>
              </w:rPr>
              <w:instrText xml:space="preserve">‐</w:instrText>
            </w:r>
            <w:r>
              <w:rPr>
                <w:rFonts w:hint="eastAsia"/>
              </w:rPr>
              <w:instrText xml:space="preserve">Eared Bats (Plecotus auritus)&lt;/title&gt;&lt;secondary-title&gt;Physiological and Biochemical Zoology&lt;/secondary-title&gt;&lt;/titles&gt;&lt;periodical&gt;&lt;full-title&gt;Physiological and Biochemical Zoology&lt;/full-title&gt;&lt;/periodical&gt;&lt;</w:instrText>
            </w:r>
            <w:r>
              <w:instrText xml:space="preserve">pages&gt;112-121&lt;/pages&gt;&lt;volume&gt;73&lt;/volume&gt;&lt;number&gt;1&lt;/number&gt;&lt;dates&gt;&lt;year&gt;2000&lt;/year&gt;&lt;/dates&gt;&lt;accession-num&gt;10685913&lt;/accession-num&gt;&lt;urls&gt;&lt;related-urls&gt;&lt;url&gt;https://www.journals.uchicago.edu/doi/abs/10.1086/316715&lt;/url&gt;&lt;/related-urls&gt;&lt;/urls&gt;&lt;electronic-resourc</w:instrText>
            </w:r>
            <w:r>
              <w:instrText xml:space="preserve">e-num&gt;10.1086/316715&lt;/electronic-resource-num&gt;&lt;/record&gt;&lt;/Cite&gt;&lt;/EndNote&gt;</w:instrText>
            </w:r>
            <w:r>
              <w:fldChar w:fldCharType="separate"/>
            </w:r>
            <w:r>
              <w:t xml:space="preserve">(McLean &amp; Speakman, 200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split between reproductive and non-reproductive females. 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469-</w:t>
            </w:r>
            <w:r>
              <w:t xml:space="preserve">7998.1994.tb01573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tephenson&lt;/Author&gt;&lt;Year&gt;1994&lt;/Year&gt;&lt;RecNum&gt;567&lt;/RecNum&gt;&lt;DisplayText&gt;(Stephenson &amp;amp; Racey, 1994)&lt;/DisplayText&gt;&lt;record&gt;&lt;rec-number&gt;567&lt;/rec-number&gt;&lt;foreign-keys&gt;&lt;key app="EN" db-id="w929a2p9xf5tv3edwrrppe0hszpzaz9petz</w:instrText>
            </w:r>
            <w:r>
              <w:instrText xml:space="preserve">r" timestamp="1522197541"&gt;567&lt;/key&gt;&lt;/foreign-keys&gt;&lt;ref-type name="Journal Article"&gt;17&lt;/ref-type&gt;&lt;contributors&gt;&lt;authors&gt;&lt;author&gt;P. J. Stephenson&lt;/author&gt;&lt;author&gt;P. A. Racey&lt;/author&gt;&lt;/authors&gt;&lt;/contributors&gt;&lt;titles&gt;&lt;title&gt;Seasonal variation in resting metabol</w:instrText>
            </w:r>
            <w:r>
              <w:instrText xml:space="preserve">ic rate and body temperature of streaked tenrecs, Hemicentetes nigriceps and H. Semispinosus (Insectivora: Tenrecidae)&lt;/title&gt;&lt;secondary-title&gt;Journal of Zoology&lt;/secondary-title&gt;&lt;/titles&gt;&lt;periodical&gt;&lt;full-title&gt;Journal of Zoology&lt;/full-title&gt;&lt;/periodical&gt;&lt;</w:instrText>
            </w:r>
            <w:r>
              <w:instrText xml:space="preserve">pages&gt;285-294&lt;/pages&gt;&lt;volume&gt;232&lt;/volume&gt;&lt;number&gt;2&lt;/number&gt;&lt;dates&gt;&lt;year&gt;1994&lt;/year&gt;&lt;/dates&gt;&lt;urls&gt;&lt;related-urls&gt;&lt;url&gt;https://zslpublications.onlinelibrary.wiley.com/doi/abs/10.1111/j.1469-7998.1994.tb01573.x&lt;/url&gt;&lt;/related-urls&gt;&lt;/urls&gt;&lt;electronic-resource-nu</w:instrText>
            </w:r>
            <w:r>
              <w:instrText xml:space="preserve">m&gt;10.1111/j.1469-7998.1994.tb01573.x&lt;/electronic-resource-num&gt;&lt;/record&gt;&lt;/Cite&gt;&lt;/EndNote&gt;</w:instrText>
            </w:r>
            <w:r>
              <w:fldChar w:fldCharType="separate"/>
            </w:r>
            <w:r>
              <w:t xml:space="preserve">(Stephenson &amp; Racey, 199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are seasonal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469-7998.1997.tb05741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Kruuk&lt;/Author&gt;&lt;Year&gt;1997&lt;/Year&gt;&lt;RecNum&gt;535&lt;/RecNum&gt;&lt;DisplayText&gt;(Kruuk, Taylor, &amp;amp; Mom, 1997)&lt;/DisplayText&gt;&lt;record&gt;&lt;rec-number&gt;535&lt;/rec-number&gt;&lt;foreign-keys&gt;&lt;key app="EN" db-id="w929a2p9xf5tv3edwrrppe0hszpzaz9petzr" </w:instrText>
            </w:r>
            <w:r>
              <w:instrText xml:space="preserve">timestamp="1522194201"&gt;535&lt;/key&gt;&lt;/foreign-keys&gt;&lt;ref-type name="Journal Article"&gt;17&lt;/ref-type&gt;&lt;contributors&gt;&lt;authors&gt;&lt;author&gt;H. Kruuk&lt;/author&gt;&lt;author&gt;P. T. Taylor&lt;/author&gt;&lt;author&gt;G. A. T. Mom&lt;/author&gt;&lt;/authors&gt;&lt;/contributors&gt;&lt;titles&gt;&lt;title&gt;Body temperature a</w:instrText>
            </w:r>
            <w:r>
              <w:instrText xml:space="preserve">nd foraging behaviour of the Eurasian otter (Lutra lutra), in relation to water temperature&lt;/title&gt;&lt;secondary-title&gt;Journal of Zoology&lt;/secondary-title&gt;&lt;/titles&gt;&lt;periodical&gt;&lt;full-title&gt;Journal of Zoology&lt;/full-title&gt;&lt;/periodical&gt;&lt;pages&gt;689-697&lt;/pages&gt;&lt;volum</w:instrText>
            </w:r>
            <w:r>
              <w:instrText xml:space="preserve">e&gt;241&lt;/volume&gt;&lt;number&gt;4&lt;/number&gt;&lt;dates&gt;&lt;year&gt;1997&lt;/year&gt;&lt;/dates&gt;&lt;urls&gt;&lt;related-urls&gt;&lt;url&gt;https://zslpublications.onlinelibrary.wiley.com/doi/abs/10.1111/j.1469-7998.1997.tb05741.x&lt;/url&gt;&lt;/related-urls&gt;&lt;/urls&gt;&lt;electronic-resource-num&gt;10.1111/j.1469-7998.1997.</w:instrText>
            </w:r>
            <w:r>
              <w:instrText xml:space="preserve">tb05741.x&lt;/electronic-resource-num&gt;&lt;/record&gt;&lt;/Cite&gt;&lt;/EndNote&gt;</w:instrText>
            </w:r>
            <w:r>
              <w:fldChar w:fldCharType="separate"/>
            </w:r>
            <w:r>
              <w:t xml:space="preserve">(Kruuk, Taylor, &amp; Mom, 199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not presented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86-05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enecker&lt;/Author&gt;&lt;Year&gt;1986&lt;/Year&gt;&lt;RecNum&gt;526&lt;/RecNum&gt;&lt;DisplayText&gt;(Renecker &amp;amp; Hudson, 1986)&lt;/DisplayText&gt;&lt;record&gt;&lt;rec-number&gt;526&lt;/rec-number&gt;&lt;foreign-keys&gt;&lt;key app="EN" db-id="w929a2p9xf5tv3edwrrppe0hszpzaz9petzr" </w:instrText>
            </w:r>
            <w:r>
              <w:instrText xml:space="preserve">timestamp="1522192700"&gt;526&lt;/key&gt;&lt;/foreign-keys&gt;&lt;ref-type name="Journal Article"&gt;17&lt;/ref-type&gt;&lt;contributors&gt;&lt;authors&gt;&lt;author&gt;Renecker, Lyle A&lt;/author&gt;&lt;author&gt;Hudson, Robert J&lt;/author&gt;&lt;/authors&gt;&lt;/contributors&gt;&lt;titles&gt;&lt;title&gt;Seasonal energy expenditures and th</w:instrText>
            </w:r>
            <w:r>
              <w:instrText xml:space="preserve">ermoregulatory responses of moose&lt;/title&gt;&lt;secondary-title&gt;Canadian Journal of Zoology&lt;/secondary-title&gt;&lt;/titles&gt;&lt;periodical&gt;&lt;full-title&gt;Canadian Journal of Zoology&lt;/full-title&gt;&lt;/periodical&gt;&lt;pages&gt;322-327&lt;/pages&gt;&lt;volume&gt;64&lt;/volume&gt;&lt;number&gt;2&lt;/number&gt;&lt;dates&gt;&lt;y</w:instrText>
            </w:r>
            <w:r>
              <w:instrText xml:space="preserve">ear&gt;1986&lt;/year&gt;&lt;/dates&gt;&lt;isbn&gt;0008-4301&lt;/isbn&gt;&lt;urls&gt;&lt;/urls&gt;&lt;electronic-resource-num&gt;10.1139/z86-052&lt;/electronic-resource-num&gt;&lt;/record&gt;&lt;/Cite&gt;&lt;/EndNote&gt;</w:instrText>
            </w:r>
            <w:r>
              <w:fldChar w:fldCharType="separate"/>
            </w:r>
            <w:r>
              <w:t xml:space="preserve">(Renecker &amp; Hudson, 198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are seasonal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92-18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Pyörnilä&lt;/Author&gt;&lt;Year&gt;1992&lt;/Year&gt;&lt;RecNum&gt;570&lt;/RecNum&gt;&lt;DisplayText&gt;(Pyörnilä, Putaala, Hissa, &amp;amp; Sulkava, 1992)&lt;/DisplayText&gt;&lt;record&gt;&lt;rec-number&gt;570&lt;/rec-number&gt;&lt;foreign-keys&gt;&lt;key app="EN" db-id="w929a2p9xf5tv3edwrrp</w:instrText>
            </w:r>
            <w:r>
              <w:instrText xml:space="preserve">pe0hszpzaz9petzr" timestamp="1522197835"&gt;570&lt;/key&gt;&lt;/foreign-keys&gt;&lt;ref-type name="Journal Article"&gt;17&lt;/ref-type&gt;&lt;contributors&gt;&lt;authors&gt;&lt;author&gt;Pyörnilä, A&lt;/author&gt;&lt;author&gt;Putaala, A&lt;/author&gt;&lt;author&gt;Hissa, R&lt;/author&gt;&lt;author&gt;Sulkava, S&lt;/author&gt;&lt;/authors&gt;&lt;/cont</w:instrText>
            </w:r>
            <w:r>
              <w:instrText xml:space="preserve">ributors&gt;&lt;titles&gt;&lt;title&gt;Adaptations to environment in the mountain hare (Lepus timidus): thermal physiology and histochemical properties of locomotory muscles&lt;/title&gt;&lt;secondary-title&gt;Canadian Journal of Zoology&lt;/secondary-title&gt;&lt;/titles&gt;&lt;periodical&gt;&lt;full-ti</w:instrText>
            </w:r>
            <w:r>
              <w:instrText xml:space="preserve">tle&gt;Canadian Journal of Zoology&lt;/full-title&gt;&lt;/periodical&gt;&lt;pages&gt;1325-1330&lt;/pages&gt;&lt;volume&gt;70&lt;/volume&gt;&lt;number&gt;7&lt;/number&gt;&lt;dates&gt;&lt;year&gt;1992&lt;/year&gt;&lt;/dates&gt;&lt;isbn&gt;0008-4301&lt;/isbn&gt;&lt;urls&gt;&lt;/urls&gt;&lt;electronic-resource-num&gt;10.1139/z92-186&lt;/electronic-resource-num&gt;&lt;/reco</w:instrText>
            </w:r>
            <w:r>
              <w:instrText xml:space="preserve">rd&gt;&lt;/Cite&gt;&lt;/EndNote&gt;</w:instrText>
            </w:r>
            <w:r>
              <w:fldChar w:fldCharType="separate"/>
            </w:r>
            <w:r>
              <w:t xml:space="preserve">(Pyörnilä, Putaala, Hissa, &amp; Sulkava, 199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are seasonal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2307/380098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Demarais&lt;/Author&gt;&lt;Year&gt;1986&lt;/Year&gt;&lt;RecNum&gt;527&lt;/RecNum&gt;&lt;DisplayText&gt;(Demarais, Fuquay, &amp;amp; Jacobson, 1986)&lt;/DisplayText&gt;&lt;record&gt;&lt;rec-number&gt;527&lt;/rec-number&gt;&lt;foreign-keys&gt;&lt;key app="EN" db-id="w929a2p9xf5tv3edwrrppe0hszp</w:instrText>
            </w:r>
            <w:r>
              <w:instrText xml:space="preserve">zaz9petzr" timestamp="1522192804"&gt;527&lt;/key&gt;&lt;/foreign-keys&gt;&lt;ref-type name="Journal Article"&gt;17&lt;/ref-type&gt;&lt;contributors&gt;&lt;authors&gt;&lt;author&gt;Demarais, Stephen&lt;/author&gt;&lt;author&gt;Fuquay, John W&lt;/author&gt;&lt;author&gt;Jacobson, Harry A&lt;/author&gt;&lt;/authors&gt;&lt;/contributors&gt;&lt;title</w:instrText>
            </w:r>
            <w:r>
              <w:instrText xml:space="preserve">s&gt;&lt;title&gt;Seasonal rectal temperatures of white-tailed deer in Mississippi&lt;/title&gt;&lt;secondary-title&gt;The Journal of wildlife management&lt;/secondary-title&gt;&lt;/titles&gt;&lt;periodical&gt;&lt;full-title&gt;The Journal of Wildlife Management&lt;/full-title&gt;&lt;/periodical&gt;&lt;pages&gt;702-705</w:instrText>
            </w:r>
            <w:r>
              <w:instrText xml:space="preserve">&lt;/pages&gt;&lt;dates&gt;&lt;year&gt;1986&lt;/year&gt;&lt;/dates&gt;&lt;isbn&gt;0022-541X&lt;/isbn&gt;&lt;urls&gt;&lt;/urls&gt;&lt;electronic-resource-num&gt;10.2307/3800985&lt;/electronic-resource-num&gt;&lt;/record&gt;&lt;/Cite&gt;&lt;/EndNote&gt;</w:instrText>
            </w:r>
            <w:r>
              <w:fldChar w:fldCharType="separate"/>
            </w:r>
            <w:r>
              <w:t xml:space="preserve">(Demarais, Fuquay, &amp; Jacobson, 198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oesn’t focus on metabolic rat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Kotiaho&lt;/Author&gt;&lt;Year&gt;1998&lt;/Year&gt;&lt;RecNum&gt;680&lt;/RecNum&gt;&lt;DisplayText&gt;(Kotiaho, 1998)&lt;/DisplayText&gt;&lt;record&gt;&lt;rec-number&gt;680&lt;/rec-number&gt;&lt;foreign-keys&gt;&lt;key app="EN" db-id="w929a2p9xf5tv3edwrrppe0hszpzaz9petzr" timestamp="1522</w:instrText>
            </w:r>
            <w:r>
              <w:instrText xml:space="preserve">894180"&gt;680&lt;/key&gt;&lt;/foreign-keys&gt;&lt;ref-type name="Journal Article"&gt;17&lt;/ref-type&gt;&lt;contributors&gt;&lt;authors&gt;&lt;author&gt;Kotiaho, Janne S&lt;/author&gt;&lt;/authors&gt;&lt;/contributors&gt;&lt;titles&gt;&lt;title&gt;Sexual differences in metabolic rates of spiders&lt;/title&gt;&lt;secondary-title&gt;The Journa</w:instrText>
            </w:r>
            <w:r>
              <w:instrText xml:space="preserve">l of Arachnology&lt;/secondary-title&gt;&lt;/titles&gt;&lt;periodical&gt;&lt;full-title&gt;The Journal of Arachnology&lt;/full-title&gt;&lt;/periodical&gt;&lt;pages&gt;401-404&lt;/pages&gt;&lt;volume&gt;26&lt;/volume&gt;&lt;number&gt;3&lt;/number&gt;&lt;dates&gt;&lt;year&gt;1998&lt;/year&gt;&lt;/dates&gt;&lt;isbn&gt;0161-8202&lt;/isbn&gt;&lt;urls&gt;&lt;/urls&gt;&lt;/record&gt;&lt;/C</w:instrText>
            </w:r>
            <w:r>
              <w:instrText xml:space="preserve">ite&gt;&lt;/EndNote&gt;</w:instrText>
            </w:r>
            <w:r>
              <w:fldChar w:fldCharType="separate"/>
            </w:r>
            <w:r>
              <w:t xml:space="preserve">(Kotiaho, 1998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</w:t>
            </w:r>
            <w:r>
              <w:t xml:space="preserve">rq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75)90044-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illems&lt;/Author&gt;&lt;Year&gt;1975&lt;/Year&gt;&lt;RecNum&gt;663&lt;/RecNum&gt;&lt;DisplayText&gt;(Willems &amp;amp; Armitage, 1975)&lt;/DisplayText&gt;&lt;record&gt;&lt;rec-number&gt;663&lt;/rec-number&gt;&lt;foreign-keys&gt;&lt;key app="EN" db-id="w929a2p9xf5tv3edwrrppe0hszpzaz9petzr" </w:instrText>
            </w:r>
            <w:r>
              <w:instrText xml:space="preserve">timestamp="1522885952"&gt;663&lt;/key&gt;&lt;/foreign-keys&gt;&lt;ref-type name="Journal Article"&gt;17&lt;/ref-type&gt;&lt;contributors&gt;&lt;authors&gt;&lt;author&gt;Willems, Norman J&lt;/author&gt;&lt;author&gt;Armitage, Kenneth B&lt;/author&gt;&lt;/authors&gt;&lt;/contributors&gt;&lt;titles&gt;&lt;title&gt;Thermoregulation and water requ</w:instrText>
            </w:r>
            <w:r>
              <w:instrText xml:space="preserve">irements in semiarid and montane populations of the least chipmunk, Eutamias minimus—I. Metabolic rate and body temperature&lt;/title&gt;&lt;secondary-title&gt;Comparative Biochemistry and Physiology Part A: Physiology&lt;/secondary-title&gt;&lt;/titles&gt;&lt;periodical&gt;&lt;full-title&gt;</w:instrText>
            </w:r>
            <w:r>
              <w:instrText xml:space="preserve">Comparative Biochemistry and Physiology Part A: Physiology&lt;/full-title&gt;&lt;/periodical&gt;&lt;pages&gt;717-722&lt;/pages&gt;&lt;volume&gt;51&lt;/volume&gt;&lt;number&gt;4&lt;/number&gt;&lt;dates&gt;&lt;year&gt;1975&lt;/year&gt;&lt;/dates&gt;&lt;isbn&gt;0300-9629&lt;/isbn&gt;&lt;urls&gt;&lt;/urls&gt;&lt;electronic-resource-num&gt;10.1016/0300-9629(75)9</w:instrText>
            </w:r>
            <w:r>
              <w:instrText xml:space="preserve">0044-4&lt;/electronic-resource-num&gt;&lt;/record&gt;&lt;/Cite&gt;&lt;/EndNote&gt;</w:instrText>
            </w:r>
            <w:r>
              <w:fldChar w:fldCharType="separate"/>
            </w:r>
            <w:r>
              <w:t xml:space="preserve">(Willems &amp; Armitage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79)90008-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cNab&lt;/Author&gt;&lt;Year&gt;1979&lt;/Year&gt;&lt;RecNum&gt;599&lt;/RecNum&gt;&lt;DisplayText&gt;(Brian K McNab, 1979)&lt;/DisplayText&gt;&lt;record&gt;&lt;rec-number&gt;599&lt;/rec-number&gt;&lt;foreign-keys&gt;&lt;key app="EN" db-id="w929a2p9xf5tv3edwrrppe0hszpzaz9petzr" timestamp="</w:instrText>
            </w:r>
            <w:r>
              <w:instrText xml:space="preserve">1522819037"&gt;599&lt;/key&gt;&lt;/foreign-keys&gt;&lt;ref-type name="Journal Article"&gt;17&lt;/ref-type&gt;&lt;contributors&gt;&lt;authors&gt;&lt;author&gt;McNab, Brian K&lt;/author&gt;&lt;/authors&gt;&lt;/contributors&gt;&lt;titles&gt;&lt;title&gt;Climatic adaptation in the energetics of heteromyid rodents&lt;/title&gt;&lt;secondary-tit</w:instrText>
            </w:r>
            <w:r>
              <w:instrText xml:space="preserve">le&gt;Comparative Biochemistry and Physiology Part A: Physiology&lt;/secondary-title&gt;&lt;/titles&gt;&lt;periodical&gt;&lt;full-title&gt;Comparative Biochemistry and Physiology Part A: Physiology&lt;/full-title&gt;&lt;/periodical&gt;&lt;pages&gt;813-820&lt;/pages&gt;&lt;volume&gt;62&lt;/volume&gt;&lt;number&gt;4&lt;/number&gt;&lt;d</w:instrText>
            </w:r>
            <w:r>
              <w:instrText xml:space="preserve">ates&gt;&lt;year&gt;1979&lt;/year&gt;&lt;/dates&gt;&lt;isbn&gt;0300-9629&lt;/isbn&gt;&lt;urls&gt;&lt;/urls&gt;&lt;electronic-resource-num&gt;10.1016/0300-9629(79)90008-2&lt;/electronic-resource-num&gt;&lt;/record&gt;&lt;/Cite&gt;&lt;/EndNote&gt;</w:instrText>
            </w:r>
            <w:r>
              <w:fldChar w:fldCharType="separate"/>
            </w:r>
            <w:r>
              <w:t xml:space="preserve">(Brian K McNab, 197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Can’t read the temperature in the tabl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85)90904-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yssen&lt;/Author&gt;&lt;Year&gt;1985&lt;/Year&gt;&lt;RecNum&gt;587&lt;/RecNum&gt;&lt;DisplayText&gt;(Hayssen &amp;amp; Lacy, 1985)&lt;/DisplayText&gt;&lt;record&gt;&lt;rec-number&gt;587&lt;/rec-number&gt;&lt;foreign-keys&gt;&lt;key app="EN" db-id="w929a2p9xf5tv3edwrrppe0hszpzaz9petzr" time</w:instrText>
            </w:r>
            <w:r>
              <w:instrText xml:space="preserve">stamp="1522818354"&gt;587&lt;/key&gt;&lt;/foreign-keys&gt;&lt;ref-type name="Journal Article"&gt;17&lt;/ref-type&gt;&lt;contributors&gt;&lt;authors&gt;&lt;author&gt;Hayssen, Virginia&lt;/author&gt;&lt;author&gt;Lacy, Robert C&lt;/author&gt;&lt;/authors&gt;&lt;/contributors&gt;&lt;titles&gt;&lt;title&gt;Basal metabolic rates in mammals: taxono</w:instrText>
            </w:r>
            <w:r>
              <w:instrText xml:space="preserve">mic differences in the allometry of BMR and body mass&lt;/title&gt;&lt;secondary-title&gt;Comparative Biochemistry and Physiology Part A: Physiology&lt;/secondary-title&gt;&lt;/titles&gt;&lt;periodical&gt;&lt;full-title&gt;Comparative Biochemistry and Physiology Part A: Physiology&lt;/full-title</w:instrText>
            </w:r>
            <w:r>
              <w:instrText xml:space="preserve">&gt;&lt;/periodical&gt;&lt;pages&gt;741-754&lt;/pages&gt;&lt;volume&gt;81&lt;/volume&gt;&lt;number&gt;4&lt;/number&gt;&lt;dates&gt;&lt;year&gt;1985&lt;/year&gt;&lt;/dates&gt;&lt;isbn&gt;0300-9629&lt;/isbn&gt;&lt;urls&gt;&lt;/urls&gt;&lt;electronic-resource-num&gt;10.1016/0300-9629(85)90904-1&lt;/electronic-resource-num&gt;&lt;/record&gt;&lt;/Cite&gt;&lt;/EndNote&gt;</w:instrText>
            </w:r>
            <w:r>
              <w:fldChar w:fldCharType="separate"/>
            </w:r>
            <w:r>
              <w:t xml:space="preserve">(Hayssen &amp; Lacy, 198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Groups </w:t>
            </w:r>
            <w:r>
              <w:t xml:space="preserve">taxons</w:t>
            </w:r>
            <w:r>
              <w:t xml:space="preserve">, not speci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0-9629(87)90615-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einer&lt;/Author&gt;&lt;Year&gt;1987&lt;/Year&gt;&lt;RecNum&gt;646&lt;/RecNum&gt;&lt;DisplayText&gt;(Weiner &amp;amp; Heldmaier, 1987)&lt;/DisplayText&gt;&lt;record&gt;&lt;rec-number&gt;646&lt;/rec-number&gt;&lt;foreign-keys&gt;&lt;key app="EN" db-id="w929a2p9xf5tv3edwrrppe0hszpzaz9petzr" t</w:instrText>
            </w:r>
            <w:r>
              <w:instrText xml:space="preserve">imestamp="1522822448"&gt;646&lt;/key&gt;&lt;/foreign-keys&gt;&lt;ref-type name="Journal Article"&gt;17&lt;/ref-type&gt;&lt;contributors&gt;&lt;authors&gt;&lt;author&gt;Weiner, January&lt;/author&gt;&lt;author&gt;Heldmaier, Gerhard&lt;/author&gt;&lt;/authors&gt;&lt;/contributors&gt;&lt;titles&gt;&lt;title&gt;Metabolism and thermoregulation in </w:instrText>
            </w:r>
            <w:r>
              <w:instrText xml:space="preserve">two races of Djungarian hamsters: Phodopus sungorus sungorus and P. s. campbelli&lt;/title&gt;&lt;secondary-title&gt;Comparative biochemistry and physiology. A, Comparative physiology&lt;/secondary-title&gt;&lt;/titles&gt;&lt;periodical&gt;&lt;full-title&gt;Comparative biochemistry and physio</w:instrText>
            </w:r>
            <w:r>
              <w:instrText xml:space="preserve">logy. A, Comparative physiology&lt;/full-title&gt;&lt;/periodical&gt;&lt;pages&gt;639-642&lt;/pages&gt;&lt;volume&gt;86&lt;/volume&gt;&lt;number&gt;4&lt;/number&gt;&lt;dates&gt;&lt;year&gt;1987&lt;/year&gt;&lt;/dates&gt;&lt;isbn&gt;0300-9629&lt;/isbn&gt;&lt;urls&gt;&lt;/urls&gt;&lt;electronic-resource-num&gt;10.1016/0300-9629(87)90615-3&lt;/electronic-resource</w:instrText>
            </w:r>
            <w:r>
              <w:instrText xml:space="preserve">-num&gt;&lt;/record&gt;&lt;/Cite&gt;&lt;/EndNote&gt;</w:instrText>
            </w:r>
            <w:r>
              <w:fldChar w:fldCharType="separate"/>
            </w:r>
            <w:r>
              <w:t xml:space="preserve">(Weiner &amp; Heldmaier, 198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Observations are split between season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306-4565(91)90026-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oveGRovE&lt;/Author&gt;&lt;Year&gt;1991&lt;/Year&gt;&lt;RecNum&gt;614&lt;/RecNum&gt;&lt;DisplayText&gt;(LoveGRovE, Heldmaier, &amp;amp; Knight, 1991)&lt;/DisplayText&gt;&lt;record&gt;&lt;rec-number&gt;614&lt;/rec-number&gt;&lt;foreign-keys&gt;&lt;key app="EN" db-id="w929a2p9xf5tv3edwrrppe0h</w:instrText>
            </w:r>
            <w:r>
              <w:instrText xml:space="preserve">szpzaz9petzr" timestamp="1522820470"&gt;614&lt;/key&gt;&lt;/foreign-keys&gt;&lt;ref-type name="Journal Article"&gt;17&lt;/ref-type&gt;&lt;contributors&gt;&lt;authors&gt;&lt;author&gt;LoveGRovE, BARRY G&lt;/author&gt;&lt;author&gt;Heldmaier, Gerhard&lt;/author&gt;&lt;author&gt;Knight, Michael&lt;/author&gt;&lt;/authors&gt;&lt;/contributors&gt;</w:instrText>
            </w:r>
            <w:r>
              <w:instrText xml:space="preserve">&lt;titles&gt;&lt;title&gt;Seasonal and circadian energetic patterns in an arboreal rodent, Thallomys paedulcus, and a burrow-dwelling rodent, Aethomys namaquensis, from the Kalahari Desert&lt;/title&gt;&lt;secondary-title&gt;Journal of Thermal Biology&lt;/secondary-title&gt;&lt;/titles&gt;&lt;p</w:instrText>
            </w:r>
            <w:r>
              <w:instrText xml:space="preserve">eriodical&gt;&lt;full-title&gt;Journal of thermal Biology&lt;/full-title&gt;&lt;/periodical&gt;&lt;pages&gt;199-209&lt;/pages&gt;&lt;volume&gt;16&lt;/volume&gt;&lt;number&gt;4&lt;/number&gt;&lt;dates&gt;&lt;year&gt;1991&lt;/year&gt;&lt;/dates&gt;&lt;isbn&gt;0306-4565&lt;/isbn&gt;&lt;urls&gt;&lt;/urls&gt;&lt;electronic-resource-num&gt;10.1016/0306-4565(91)90026-X&lt;/el</w:instrText>
            </w:r>
            <w:r>
              <w:instrText xml:space="preserve">ectronic-resource-num&gt;&lt;/record&gt;&lt;/Cite&gt;&lt;/EndNote&gt;</w:instrText>
            </w:r>
            <w:r>
              <w:fldChar w:fldCharType="separate"/>
            </w:r>
            <w:r>
              <w:t xml:space="preserve">(LoveGRovE, Heldmaier, &amp; Knight, 199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Observations are split between seasons and day and nigh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S0010-406X(75)80225-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ldwein&lt;/Author&gt;&lt;Year&gt;1975&lt;/Year&gt;&lt;RecNum&gt;588&lt;/RecNum&gt;&lt;DisplayText&gt;(Hildwein &amp;amp; Goffart, 1975)&lt;/DisplayText&gt;&lt;record&gt;&lt;rec-number&gt;588&lt;/rec-number&gt;&lt;foreign-keys&gt;&lt;key app="EN" db-id="w929a2p9xf5tv3edwrrppe0hszpzaz9petzr"</w:instrText>
            </w:r>
            <w:r>
              <w:instrText xml:space="preserve"> timestamp="1522818390"&gt;588&lt;/key&gt;&lt;/foreign-keys&gt;&lt;ref-type name="Journal Article"&gt;17&lt;/ref-type&gt;&lt;contributors&gt;&lt;authors&gt;&lt;author&gt;Hildwein, G t&lt;/author&gt;&lt;author&gt;Goffart, M&lt;/author&gt;&lt;/authors&gt;&lt;/contributors&gt;&lt;titles&gt;&lt;title&gt;Standard metabolism and thermoregulation in</w:instrText>
            </w:r>
            <w:r>
              <w:instrText xml:space="preserve"> a prosimian Perodicticus potto&lt;/title&gt;&lt;secondary-title&gt;Comparative Biochemistry and Physiology Part A: Physiology&lt;/secondary-title&gt;&lt;/titles&gt;&lt;periodical&gt;&lt;full-title&gt;Comparative Biochemistry and Physiology Part A: Physiology&lt;/full-title&gt;&lt;/periodical&gt;&lt;pages&gt;2</w:instrText>
            </w:r>
            <w:r>
              <w:instrText xml:space="preserve">01-213&lt;/pages&gt;&lt;volume&gt;50&lt;/volume&gt;&lt;number&gt;1&lt;/number&gt;&lt;dates&gt;&lt;year&gt;1975&lt;/year&gt;&lt;/dates&gt;&lt;isbn&gt;0300-9629&lt;/isbn&gt;&lt;urls&gt;&lt;/urls&gt;&lt;electronic-resource-num&gt;10.1016/S0010-406X(75)80225-8&lt;/electronic-resource-num&gt;&lt;/record&gt;&lt;/Cite&gt;&lt;/EndNote&gt;</w:instrText>
            </w:r>
            <w:r>
              <w:fldChar w:fldCharType="separate"/>
            </w:r>
            <w:r>
              <w:t xml:space="preserve">(Hildwein &amp; Goffart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Open and closed circuits used for measurements?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0022-1910(93)90091-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Argyropoulou&lt;/Author&gt;&lt;Year&gt;1993&lt;/Year&gt;&lt;RecNum&gt;685&lt;/RecNum&gt;&lt;DisplayText&gt;(Argyropoulou &amp;amp; Stamou, 1993)&lt;/DisplayText&gt;&lt;record&gt;&lt;rec-number&gt;685&lt;/rec-number&gt;&lt;foreign-keys&gt;&lt;key app="EN" db-id="w929a2p9xf5tv3edwrrppe0hszpzaz</w:instrText>
            </w:r>
            <w:r>
              <w:instrText xml:space="preserve">9petzr" timestamp="1525832553"&gt;685&lt;/key&gt;&lt;/foreign-keys&gt;&lt;ref-type name="Journal Article"&gt;17&lt;/ref-type&gt;&lt;contributors&gt;&lt;authors&gt;&lt;author&gt;Argyropoulou, MD&lt;/author&gt;&lt;author&gt;Stamou, GP&lt;/author&gt;&lt;/authors&gt;&lt;/contributors&gt;&lt;titles&gt;&lt;title&gt;Respiratory activity of the colle</w:instrText>
            </w:r>
            <w:r>
              <w:instrText xml:space="preserve">mbolan Onychiurus meridiatus&lt;/title&gt;&lt;secondary-title&gt;Journal of insect physiology&lt;/secondary-title&gt;&lt;/titles&gt;&lt;periodical&gt;&lt;full-title&gt;Journal of insect physiology&lt;/full-title&gt;&lt;/periodical&gt;&lt;pages&gt;217-222&lt;/pages&gt;&lt;volume&gt;39&lt;/volume&gt;&lt;number&gt;3&lt;/number&gt;&lt;dates&gt;&lt;year</w:instrText>
            </w:r>
            <w:r>
              <w:instrText xml:space="preserve">&gt;1993&lt;/year&gt;&lt;/dates&gt;&lt;isbn&gt;0022-1910&lt;/isbn&gt;&lt;urls&gt;&lt;/urls&gt;&lt;electronic-resource-num&gt;10.1016/0022-1910(93)90091-5&lt;/electronic-resource-num&gt;&lt;/record&gt;&lt;/Cite&gt;&lt;/EndNote&gt;</w:instrText>
            </w:r>
            <w:r>
              <w:fldChar w:fldCharType="separate"/>
            </w:r>
            <w:r>
              <w:t xml:space="preserve">(Argyropoulou &amp; Stamou, 199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Benedict &amp; Fox, 192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enedict&lt;/Author&gt;&lt;Year&gt;1927&lt;/Year&gt;&lt;RecNum&gt;104&lt;/RecNum&gt;&lt;DisplayText&gt;(Benedict &amp;amp; Fox, 1927)&lt;/DisplayText&gt;&lt;record&gt;&lt;rec-number&gt;104&lt;/rec-number&gt;&lt;foreign-keys&gt;&lt;key app="EN" db-id="w929a2p9xf5tv3edwrrppe0hszpzaz9petzr" tim</w:instrText>
            </w:r>
            <w:r>
              <w:instrText xml:space="preserve">estamp="1519688153"&gt;104&lt;/key&gt;&lt;/foreign-keys&gt;&lt;ref-type name="Journal Article"&gt;17&lt;/ref-type&gt;&lt;contributors&gt;&lt;authors&gt;&lt;author&gt;Benedict, Francis G&lt;/author&gt;&lt;author&gt;Fox, Edward L&lt;/author&gt;&lt;/authors&gt;&lt;/contributors&gt;&lt;titles&gt;&lt;title&gt;The gaseous metabolism of large wild b</w:instrText>
            </w:r>
            <w:r>
              <w:instrText xml:space="preserve">irds under aviary life&lt;/title&gt;&lt;secondary-title&gt;Proceedings of the American Philosophical Society&lt;/secondary-title&gt;&lt;/titles&gt;&lt;periodical&gt;&lt;full-title&gt;Proceedings of the American Philosophical Society&lt;/full-title&gt;&lt;/periodical&gt;&lt;pages&gt;511-534&lt;/pages&gt;&lt;volume&gt;66&lt;/v</w:instrText>
            </w:r>
            <w:r>
              <w:instrText xml:space="preserve">olume&gt;&lt;dates&gt;&lt;year&gt;1927&lt;/year&gt;&lt;/dates&gt;&lt;isbn&gt;0003-049X&lt;/isbn&gt;&lt;urls&gt;&lt;/urls&gt;&lt;/record&gt;&lt;/Cite&gt;&lt;/EndNote&gt;</w:instrText>
            </w:r>
            <w:r>
              <w:fldChar w:fldCharType="separate"/>
            </w:r>
            <w:r>
              <w:t xml:space="preserve">(Benedict &amp; Fox, 192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points are magnitudes out – error in </w:t>
            </w:r>
            <w:r>
              <w:t xml:space="preserve">publication 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</w:t>
            </w:r>
            <w:r>
              <w:t xml:space="preserve">oi</w:t>
            </w:r>
            <w:r>
              <w:t xml:space="preserve">-</w:t>
            </w:r>
            <w:r>
              <w:rPr>
                <w:rFonts w:cs="Helvetica"/>
                <w:lang w:val="en-US"/>
              </w:rPr>
              <w:t xml:space="preserve">10.1007/978-1-4684-4859-7_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imons&lt;/Author&gt;&lt;Year&gt;1984&lt;/Year&gt;&lt;RecNum&gt;148&lt;/RecNum&gt;&lt;DisplayText&gt;(Simons &amp;amp; Whittow, 1984)&lt;/DisplayText&gt;&lt;record&gt;&lt;rec-number&gt;148&lt;/rec-number&gt;&lt;foreign-keys&gt;&lt;key app="EN" db-id="w929a2p9xf5tv3edwrrppe0hszpzaz9petzr" tim</w:instrText>
            </w:r>
            <w:r>
              <w:instrText xml:space="preserve">estamp="1519790964"&gt;148&lt;/key&gt;&lt;/foreign-keys&gt;&lt;ref-type name="Book Section"&gt;5&lt;/ref-type&gt;&lt;contributors&gt;&lt;authors&gt;&lt;author&gt;Simons, T. R.&lt;/author&gt;&lt;author&gt;Whittow, G. C.&lt;/author&gt;&lt;/authors&gt;&lt;secondary-authors&gt;&lt;author&gt;Whittow, G. Causey&lt;/author&gt;&lt;author&gt;Rahn, Hermann&lt;/</w:instrText>
            </w:r>
            <w:r>
              <w:instrText xml:space="preserve">author&gt;&lt;/secondary-authors&gt;&lt;/contributors&gt;&lt;titles&gt;&lt;title&gt;Energetics of Breeding Dark-Rumped Petrels&lt;/title&gt;&lt;secondary-title&gt;Seabird Energetics&lt;/secondary-title&gt;&lt;/titles&gt;&lt;pages&gt;159-181&lt;/pages&gt;&lt;dates&gt;&lt;year&gt;1984&lt;/year&gt;&lt;/dates&gt;&lt;pub-location&gt;Boston, MA&lt;/pub-loca</w:instrText>
            </w:r>
            <w:r>
              <w:instrText xml:space="preserve">tion&gt;&lt;publisher&gt;Springer US&lt;/publisher&gt;&lt;isbn&gt;978-1-4684-4859-7&lt;/isbn&gt;&lt;label&gt;Simons1984&lt;/label&gt;&lt;urls&gt;&lt;related-urls&gt;&lt;url&gt;https://doi.org/10.1007/978-1-4684-4859-7_8&lt;/url&gt;&lt;/related-urls&gt;&lt;/urls&gt;&lt;electronic-resource-num&gt;10.1007/978-1-4684-4859-7_8&lt;/electronic-re</w:instrText>
            </w:r>
            <w:r>
              <w:instrText xml:space="preserve">source-num&gt;&lt;/record&gt;&lt;/Cite&gt;&lt;/EndNote&gt;</w:instrText>
            </w:r>
            <w:r>
              <w:fldChar w:fldCharType="separate"/>
            </w:r>
            <w:r>
              <w:t xml:space="preserve">(Simons &amp; Whittow, 198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on’t have access to the whole documen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</w:t>
            </w:r>
            <w:r>
              <w:t xml:space="preserve">oi:10.1007/bf0069230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Dawson&lt;/Author&gt;&lt;Year&gt;1976&lt;/Year&gt;&lt;RecNum&gt;163&lt;/RecNum&gt;&lt;DisplayText&gt;(W. R. Dawson &amp;amp; Carey, 1976)&lt;/DisplayText&gt;&lt;record&gt;&lt;rec-number&gt;163&lt;/rec-number&gt;&lt;foreign-keys&gt;&lt;key app="EN" db-id="w929a2p9xf5tv3edwrrppe0hszpzaz9petzr"</w:instrText>
            </w:r>
            <w:r>
              <w:instrText xml:space="preserve"> timestamp="1519792739"&gt;163&lt;/key&gt;&lt;/foreign-keys&gt;&lt;ref-type name="Journal Article"&gt;17&lt;/ref-type&gt;&lt;contributors&gt;&lt;authors&gt;&lt;author&gt;Dawson, William R.&lt;/author&gt;&lt;author&gt;Carey, Cynthia&lt;/author&gt;&lt;/authors&gt;&lt;/contributors&gt;&lt;titles&gt;&lt;title&gt;Seasonal acclimatization to temper</w:instrText>
            </w:r>
            <w:r>
              <w:instrText xml:space="preserve">ature in cardueline finches&lt;/title&gt;&lt;secondary-title&gt;Journal of comparative physiology&lt;/secondary-title&gt;&lt;/titles&gt;&lt;periodical&gt;&lt;full-title&gt;Journal of comparative physiology&lt;/full-title&gt;&lt;/periodical&gt;&lt;pages&gt;317-333&lt;/pages&gt;&lt;volume&gt;112&lt;/volume&gt;&lt;number&gt;3&lt;/number&gt;&lt;d</w:instrText>
            </w:r>
            <w:r>
              <w:instrText xml:space="preserve">ates&gt;&lt;year&gt;1976&lt;/year&gt;&lt;pub-dates&gt;&lt;date&gt;January 01&lt;/date&gt;&lt;/pub-dates&gt;&lt;/dates&gt;&lt;isbn&gt;1432-1351&lt;/isbn&gt;&lt;label&gt;Dawson1976&lt;/label&gt;&lt;work-type&gt;journal article&lt;/work-type&gt;&lt;urls&gt;&lt;related-urls&gt;&lt;url&gt;https://doi.org/10.1007/BF00692302&lt;/url&gt;&lt;/related-urls&gt;&lt;/urls&gt;&lt;electron</w:instrText>
            </w:r>
            <w:r>
              <w:instrText xml:space="preserve">ic-resource-num&gt;10.1007/bf00692302&lt;/electronic-resource-num&gt;&lt;/record&gt;&lt;/Cite&gt;&lt;/EndNote&gt;</w:instrText>
            </w:r>
            <w:r>
              <w:fldChar w:fldCharType="separate"/>
            </w:r>
            <w:r>
              <w:t xml:space="preserve">(W. R. Dawson &amp; Carey, 197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are seasonal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10.1016:0010-406X(69)91801-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ising&lt;/Author&gt;&lt;Year&gt;1969&lt;/Year&gt;&lt;RecNum&gt;166&lt;/RecNum&gt;&lt;DisplayText&gt;(Rising, 1969)&lt;/DisplayText&gt;&lt;record&gt;&lt;rec-number&gt;166&lt;/rec-number&gt;&lt;foreign-keys&gt;&lt;key app="EN" db-id="w929a2p9xf5tv3edwrrppe0hszpzaz9petzr" timestamp="151979</w:instrText>
            </w:r>
            <w:r>
              <w:instrText xml:space="preserve">3073"&gt;166&lt;/key&gt;&lt;/foreign-keys&gt;&lt;ref-type name="Journal Article"&gt;17&lt;/ref-type&gt;&lt;contributors&gt;&lt;authors&gt;&lt;author&gt;Rising, James D&lt;/author&gt;&lt;/authors&gt;&lt;/contributors&gt;&lt;titles&gt;&lt;title&gt;A comparison of metabolism and evaporative water loss of Baltimore and Bullock orioles</w:instrText>
            </w:r>
            <w:r>
              <w:instrText xml:space="preserve">&lt;/title&gt;&lt;secondary-title&gt;Comparative Biochemistry and Physiology&lt;/secondary-title&gt;&lt;/titles&gt;&lt;periodical&gt;&lt;full-title&gt;Comparative Biochemistry and Physiology&lt;/full-title&gt;&lt;/periodical&gt;&lt;pages&gt;915-925&lt;/pages&gt;&lt;volume&gt;31&lt;/volume&gt;&lt;number&gt;6&lt;/number&gt;&lt;dates&gt;&lt;year&gt;1969&lt;</w:instrText>
            </w:r>
            <w:r>
              <w:instrText xml:space="preserve">/year&gt;&lt;/dates&gt;&lt;isbn&gt;0010-406X&lt;/isbn&gt;&lt;urls&gt;&lt;/urls&gt;&lt;electronic-resource-num&gt;10.1016/0010-406X(69)91801-5&lt;/electronic-resource-num&gt;&lt;/record&gt;&lt;/Cite&gt;&lt;/EndNote&gt;</w:instrText>
            </w:r>
            <w:r>
              <w:fldChar w:fldCharType="separate"/>
            </w:r>
            <w:r>
              <w:t xml:space="preserve">(Rising, 196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mass measuremen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16/0010-406X(70)90042-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ssa&lt;/Author&gt;&lt;Year&gt;1970&lt;/Year&gt;&lt;RecNum&gt;158&lt;/RecNum&gt;&lt;DisplayText&gt;(R Hissa &amp;amp; Palokangas, 1970)&lt;/DisplayText&gt;&lt;record&gt;&lt;rec-number&gt;158&lt;/rec-number&gt;&lt;foreign-keys&gt;&lt;key app="EN" db-id="w929a2p9xf5tv3edwrrppe0hszpzaz9petzr" </w:instrText>
            </w:r>
            <w:r>
              <w:instrText xml:space="preserve">timestamp="1519792242"&gt;158&lt;/key&gt;&lt;/foreign-keys&gt;&lt;ref-type name="Journal Article"&gt;17&lt;/ref-type&gt;&lt;contributors&gt;&lt;authors&gt;&lt;author&gt;Hissa, R&lt;/author&gt;&lt;author&gt;Palokangas, R&lt;/author&gt;&lt;/authors&gt;&lt;/contributors&gt;&lt;titles&gt;&lt;title&gt;Thermoregulation in the titmouse (Parus major </w:instrText>
            </w:r>
            <w:r>
              <w:instrText xml:space="preserve">L.)&lt;/title&gt;&lt;secondary-title&gt;Comparative Biochemistry and Physiology&lt;/secondary-title&gt;&lt;/titles&gt;&lt;periodical&gt;&lt;full-title&gt;Comparative Biochemistry and Physiology&lt;/full-title&gt;&lt;/periodical&gt;&lt;pages&gt;941-953&lt;/pages&gt;&lt;volume&gt;33&lt;/volume&gt;&lt;number&gt;4&lt;/number&gt;&lt;dates&gt;&lt;year&gt;19</w:instrText>
            </w:r>
            <w:r>
              <w:instrText xml:space="preserve">70&lt;/year&gt;&lt;/dates&gt;&lt;isbn&gt;0010-406X&lt;/isbn&gt;&lt;urls&gt;&lt;/urls&gt;&lt;electronic-resource-num&gt;10.1016/0010-406X(70)90042-3&lt;/electronic-resource-num&gt;&lt;/record&gt;&lt;/Cite&gt;&lt;/EndNote&gt;</w:instrText>
            </w:r>
            <w:r>
              <w:fldChar w:fldCharType="separate"/>
            </w:r>
            <w:r>
              <w:t xml:space="preserve">(R Hissa &amp; Palokangas, 197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16/0300-9629(81)90157-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Prinzinger&lt;/Author&gt;&lt;Year&gt;1981&lt;/Year&gt;&lt;RecNum&gt;113&lt;/RecNum&gt;&lt;DisplayText&gt;(Prinzinger, Göppel, Lorenz, &amp;amp; Kulzer, 1981)&lt;/DisplayText&gt;&lt;record&gt;&lt;rec-number&gt;113&lt;/rec-number&gt;&lt;foreign-keys&gt;&lt;key app="EN" db-id="w929a2p9xf5tv3edw</w:instrText>
            </w:r>
            <w:r>
              <w:instrText xml:space="preserve">rrppe0hszpzaz9petzr" timestamp="1519689957"&gt;113&lt;/key&gt;&lt;/foreign-keys&gt;&lt;ref-type name="Journal Article"&gt;17&lt;/ref-type&gt;&lt;contributors&gt;&lt;authors&gt;&lt;author&gt;Prinzinger, R&lt;/author&gt;&lt;author&gt;Göppel, R&lt;/author&gt;&lt;author&gt;Lorenz, A&lt;/author&gt;&lt;author&gt;Kulzer, E&lt;/author&gt;&lt;/authors&gt;&lt;/</w:instrText>
            </w:r>
            <w:r>
              <w:instrText xml:space="preserve">contributors&gt;&lt;titles&gt;&lt;title&gt;Body temperature and metabolism in the red-backed mousebird (Colius castanotus) during fasting and torpor&lt;/title&gt;&lt;secondary-title&gt;Comparative Biochemistry and Physiology Part A: Physiology&lt;/secondary-title&gt;&lt;/titles&gt;&lt;periodical&gt;&lt;f</w:instrText>
            </w:r>
            <w:r>
              <w:instrText xml:space="preserve">ull-title&gt;Comparative Biochemistry and Physiology Part A: Physiology&lt;/full-title&gt;&lt;/periodical&gt;&lt;pages&gt;689-692&lt;/pages&gt;&lt;volume&gt;69&lt;/volume&gt;&lt;number&gt;4&lt;/number&gt;&lt;dates&gt;&lt;year&gt;1981&lt;/year&gt;&lt;/dates&gt;&lt;isbn&gt;0300-9629&lt;/isbn&gt;&lt;urls&gt;&lt;/urls&gt;&lt;electronic-resource-num&gt;10.1016/0300</w:instrText>
            </w:r>
            <w:r>
              <w:instrText xml:space="preserve">-9629(81)90157-2&lt;/electronic-resource-num&gt;&lt;/record&gt;&lt;/Cite&gt;&lt;/EndNote&gt;</w:instrText>
            </w:r>
            <w:r>
              <w:fldChar w:fldCharType="separate"/>
            </w:r>
            <w:r>
              <w:t xml:space="preserve">(Prinzinger, Göppel, Lorenz, &amp; Kulzer, 198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and potentially to many variabl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16/0300-9629(81)90328-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hapiro&lt;/Author&gt;&lt;Year&gt;1981&lt;/Year&gt;&lt;RecNum&gt;138&lt;/RecNum&gt;&lt;DisplayText&gt;(Shapiro &amp;amp; Weathers, 1981)&lt;/DisplayText&gt;&lt;record&gt;&lt;rec-number&gt;138&lt;/rec-number&gt;&lt;foreign-keys&gt;&lt;key app="EN" db-id="w929a2p9xf5tv3edwrrppe0hszpzaz9petzr" </w:instrText>
            </w:r>
            <w:r>
              <w:instrText xml:space="preserve">timestamp="1519771015"&gt;138&lt;/key&gt;&lt;/foreign-keys&gt;&lt;ref-type name="Journal Article"&gt;17&lt;/ref-type&gt;&lt;contributors&gt;&lt;authors&gt;&lt;author&gt;Shapiro, Carol J&lt;/author&gt;&lt;author&gt;Weathers, WW&lt;/author&gt;&lt;/authors&gt;&lt;/contributors&gt;&lt;titles&gt;&lt;title&gt;Metabolic and behavioral responses of A</w:instrText>
            </w:r>
            <w:r>
              <w:instrText xml:space="preserve">merican kestrels to food deprivation&lt;/title&gt;&lt;secondary-title&gt;Comparative Biochemistry and Physiology Part A: Physiology&lt;/secondary-title&gt;&lt;/titles&gt;&lt;periodical&gt;&lt;full-title&gt;Comparative Biochemistry and Physiology Part A: Physiology&lt;/full-title&gt;&lt;/periodical&gt;&lt;pa</w:instrText>
            </w:r>
            <w:r>
              <w:instrText xml:space="preserve">ges&gt;111-114&lt;/pages&gt;&lt;volume&gt;68&lt;/volume&gt;&lt;number&gt;1&lt;/number&gt;&lt;dates&gt;&lt;year&gt;1981&lt;/year&gt;&lt;/dates&gt;&lt;isbn&gt;0300-9629&lt;/isbn&gt;&lt;urls&gt;&lt;/urls&gt;&lt;electronic-resource-num&gt;10.1016/0300-9629(81)90328-5&lt;/electronic-resource-num&gt;&lt;/record&gt;&lt;/Cite&gt;&lt;/EndNote&gt;</w:instrText>
            </w:r>
            <w:r>
              <w:fldChar w:fldCharType="separate"/>
            </w:r>
            <w:r>
              <w:t xml:space="preserve">(Shapiro &amp; Weathers, 198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Too many manipulating variables effecting result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16/0300-9629(83)90086-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icklefs&lt;/Author&gt;&lt;Year&gt;1983&lt;/Year&gt;&lt;RecNum&gt;146&lt;/RecNum&gt;&lt;DisplayText&gt;(Ricklefs &amp;amp; Roby, 1983)&lt;/DisplayText&gt;&lt;record&gt;&lt;rec-number&gt;146&lt;/rec-number&gt;&lt;foreign-keys&gt;&lt;key app="EN" db-id="w929a2p9xf5tv3edwrrppe0hszpzaz9petzr" ti</w:instrText>
            </w:r>
            <w:r>
              <w:instrText xml:space="preserve">mestamp="1519790794"&gt;146&lt;/key&gt;&lt;/foreign-keys&gt;&lt;ref-type name="Journal Article"&gt;17&lt;/ref-type&gt;&lt;contributors&gt;&lt;authors&gt;&lt;author&gt;Ricklefs, Robert E&lt;/author&gt;&lt;author&gt;Roby, Daniel D&lt;/author&gt;&lt;/authors&gt;&lt;/contributors&gt;&lt;titles&gt;&lt;title&gt;Development of homeothermy in the div</w:instrText>
            </w:r>
            <w:r>
              <w:instrText xml:space="preserve">ing petrels Pelecanoides urinatrix exsul and P. georgicus, and the Antarctic prion Pachyptila desolata&lt;/title&gt;&lt;secondary-title&gt;Comparative biochemistry and physiology. A, Comparative physiology&lt;/secondary-title&gt;&lt;/titles&gt;&lt;periodical&gt;&lt;full-title&gt;Comparative b</w:instrText>
            </w:r>
            <w:r>
              <w:instrText xml:space="preserve">iochemistry and physiology. A, Comparative physiology&lt;/full-title&gt;&lt;/periodical&gt;&lt;pages&gt;307-311&lt;/pages&gt;&lt;volume&gt;75&lt;/volume&gt;&lt;number&gt;2&lt;/number&gt;&lt;dates&gt;&lt;year&gt;1983&lt;/year&gt;&lt;/dates&gt;&lt;isbn&gt;0300-9629&lt;/isbn&gt;&lt;urls&gt;&lt;/urls&gt;&lt;electronic-resource-num&gt;10.1016/0300-9629(83)90086-</w:instrText>
            </w:r>
            <w:r>
              <w:instrText xml:space="preserve">5&lt;/electronic-resource-num&gt;&lt;/record&gt;&lt;/Cite&gt;&lt;/EndNote&gt;</w:instrText>
            </w:r>
            <w:r>
              <w:fldChar w:fldCharType="separate"/>
            </w:r>
            <w:r>
              <w:t xml:space="preserve">(Ricklefs &amp; Roby, 198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ports on developmental stag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16/0300-9629(92)90190-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nsley&lt;/Author&gt;&lt;Year&gt;1992&lt;/Year&gt;&lt;RecNum&gt;128&lt;/RecNum&gt;&lt;DisplayText&gt;(Hinsley, 1992)&lt;/DisplayText&gt;&lt;record&gt;&lt;rec-number&gt;128&lt;/rec-number&gt;&lt;foreign-keys&gt;&lt;key app="EN" db-id="w929a2p9xf5tv3edwrrppe0hszpzaz9petzr" timestamp="1519</w:instrText>
            </w:r>
            <w:r>
              <w:instrText xml:space="preserve">709529"&gt;128&lt;/key&gt;&lt;/foreign-keys&gt;&lt;ref-type name="Journal Article"&gt;17&lt;/ref-type&gt;&lt;contributors&gt;&lt;authors&gt;&lt;author&gt;Hinsley, Shelley A&lt;/author&gt;&lt;/authors&gt;&lt;/contributors&gt;&lt;titles&gt;&lt;title&gt;Bioenergetics of a desert specialist, the double-banded sandgrouse, and the probl</w:instrText>
            </w:r>
            <w:r>
              <w:instrText xml:space="preserve">em of stress induced by experimental conditions&lt;/title&gt;&lt;secondary-title&gt;Comparative Biochemistry and Physiology Part A: Physiology&lt;/secondary-title&gt;&lt;/titles&gt;&lt;periodical&gt;&lt;full-title&gt;Comparative Biochemistry and Physiology Part A: Physiology&lt;/full-title&gt;&lt;/per</w:instrText>
            </w:r>
            <w:r>
              <w:instrText xml:space="preserve">iodical&gt;&lt;pages&gt;433-439&lt;/pages&gt;&lt;volume&gt;102&lt;/volume&gt;&lt;number&gt;3&lt;/number&gt;&lt;dates&gt;&lt;year&gt;1992&lt;/year&gt;&lt;/dates&gt;&lt;isbn&gt;0300-9629&lt;/isbn&gt;&lt;urls&gt;&lt;/urls&gt;&lt;electronic-resource-num&gt;10.1016/0300-9629(92)90190-2&lt;/electronic-resource-num&gt;&lt;/record&gt;&lt;/Cite&gt;&lt;/EndNote&gt;</w:instrText>
            </w:r>
            <w:r>
              <w:fldChar w:fldCharType="separate"/>
            </w:r>
            <w:r>
              <w:t xml:space="preserve">(Hinsley, 199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Weight used no specifi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7/bf0068941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Ruben&lt;/Author&gt;&lt;Year&gt;1976&lt;/Year&gt;&lt;RecNum&gt;435&lt;/RecNum&gt;&lt;DisplayText&gt;(Ruben, 1976)&lt;/DisplayText&gt;&lt;record&gt;&lt;rec-number&gt;435&lt;/rec-number&gt;&lt;foreign-keys&gt;&lt;key app="EN" db-id="w929a2p9xf5tv3edwrrppe0hszpzaz9petzr" timestamp="15210048</w:instrText>
            </w:r>
            <w:r>
              <w:instrText xml:space="preserve">40"&gt;435&lt;/key&gt;&lt;/foreign-keys&gt;&lt;ref-type name="Journal Article"&gt;17&lt;/ref-type&gt;&lt;contributors&gt;&lt;authors&gt;&lt;author&gt;Ruben, John A.&lt;/author&gt;&lt;/authors&gt;&lt;/contributors&gt;&lt;titles&gt;&lt;title&gt;Aerobic and anaerobic metabolism during activity in snakes&lt;/title&gt;&lt;secondary-title&gt;Journa</w:instrText>
            </w:r>
            <w:r>
              <w:instrText xml:space="preserve">l of comparative physiology&lt;/secondary-title&gt;&lt;/titles&gt;&lt;periodical&gt;&lt;full-title&gt;Journal of comparative physiology&lt;/full-title&gt;&lt;/periodical&gt;&lt;pages&gt;147-157&lt;/pages&gt;&lt;volume&gt;109&lt;/volume&gt;&lt;number&gt;2&lt;/number&gt;&lt;dates&gt;&lt;year&gt;1976&lt;/year&gt;&lt;pub-dates&gt;&lt;date&gt;January 01&lt;/date&gt;&lt;/</w:instrText>
            </w:r>
            <w:r>
              <w:instrText xml:space="preserve">pub-dates&gt;&lt;/dates&gt;&lt;isbn&gt;1432-1351&lt;/isbn&gt;&lt;label&gt;Ruben1976&lt;/label&gt;&lt;work-type&gt;journal article&lt;/work-type&gt;&lt;urls&gt;&lt;related-urls&gt;&lt;url&gt;https://doi.org/10.1007/BF00689414&lt;/url&gt;&lt;/related-urls&gt;&lt;/urls&gt;&lt;electronic-resource-num&gt;10.1007/bf00689414&lt;/electronic-resource-num</w:instrText>
            </w:r>
            <w:r>
              <w:instrText xml:space="preserve">&gt;&lt;/record&gt;&lt;/Cite&gt;&lt;/EndNote&gt;</w:instrText>
            </w:r>
            <w:r>
              <w:fldChar w:fldCharType="separate"/>
            </w:r>
            <w:r>
              <w:t xml:space="preserve">(Ruben, 197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10.1007/bf0069105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ennett&lt;/Author&gt;&lt;Year&gt;1975&lt;/Year&gt;&lt;RecNum&gt;183&lt;/RecNum&gt;&lt;DisplayText&gt;(Bennett, Dawson, &amp;amp; Bartholomew, 1975)&lt;/DisplayText&gt;&lt;record&gt;&lt;rec-number&gt;183&lt;/rec-number&gt;&lt;foreign-keys&gt;&lt;key app="EN" db-id="w929a2p9xf5tv3edwrrppe0hsz</w:instrText>
            </w:r>
            <w:r>
              <w:instrText xml:space="preserve">pzaz9petzr" timestamp="1520998285"&gt;183&lt;/key&gt;&lt;/foreign-keys&gt;&lt;ref-type name="Journal Article"&gt;17&lt;/ref-type&gt;&lt;contributors&gt;&lt;authors&gt;&lt;author&gt;Bennett, Albert F.&lt;/author&gt;&lt;author&gt;Dawson, William R.&lt;/author&gt;&lt;author&gt;Bartholomew, George A.&lt;/author&gt;&lt;/authors&gt;&lt;/contribu</w:instrText>
            </w:r>
            <w:r>
              <w:instrText xml:space="preserve">tors&gt;&lt;titles&gt;&lt;title&gt;Effects of activity and temperature on aerobic and anaerobic metabolism in the Galapagos marine iguana&lt;/title&gt;&lt;secondary-title&gt;Journal of comparative physiology&lt;/secondary-title&gt;&lt;/titles&gt;&lt;periodical&gt;&lt;full-title&gt;Journal of comparative phy</w:instrText>
            </w:r>
            <w:r>
              <w:instrText xml:space="preserve">siology&lt;/full-title&gt;&lt;/periodical&gt;&lt;pages&gt;317-329&lt;/pages&gt;&lt;volume&gt;100&lt;/volume&gt;&lt;number&gt;4&lt;/number&gt;&lt;dates&gt;&lt;year&gt;1975&lt;/year&gt;&lt;pub-dates&gt;&lt;date&gt;December 01&lt;/date&gt;&lt;/pub-dates&gt;&lt;/dates&gt;&lt;isbn&gt;1432-1351&lt;/isbn&gt;&lt;label&gt;Bennett1975&lt;/label&gt;&lt;work-type&gt;journal article&lt;/work-type</w:instrText>
            </w:r>
            <w:r>
              <w:instrText xml:space="preserve">&gt;&lt;urls&gt;&lt;related-urls&gt;&lt;url&gt;https://doi.org/10.1007/BF00691052&lt;/url&gt;&lt;/related-urls&gt;&lt;/urls&gt;&lt;electronic-resource-num&gt;10.1007/bf00691052&lt;/electronic-resource-num&gt;&lt;/record&gt;&lt;/Cite&gt;&lt;/EndNote&gt;</w:instrText>
            </w:r>
            <w:r>
              <w:fldChar w:fldCharType="separate"/>
            </w:r>
            <w:r>
              <w:t xml:space="preserve">(Bennett, Dawson, &amp; Bartholomew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ambient temperatur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7/bf0069236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happell&lt;/Author&gt;&lt;Year&gt;1987&lt;/Year&gt;&lt;RecNum&gt;187&lt;/RecNum&gt;&lt;DisplayText&gt;(Mark A. Chappell &amp;amp; Ellis, 1987)&lt;/DisplayText&gt;&lt;record&gt;&lt;rec-number&gt;187&lt;/rec-number&gt;&lt;foreign-keys&gt;&lt;key app="EN" db-id="w929a2p9xf5tv3edwrrppe0hszpzaz9</w:instrText>
            </w:r>
            <w:r>
              <w:instrText xml:space="preserve">petzr" timestamp="1520999271"&gt;187&lt;/key&gt;&lt;/foreign-keys&gt;&lt;ref-type name="Journal Article"&gt;17&lt;/ref-type&gt;&lt;contributors&gt;&lt;authors&gt;&lt;author&gt;Chappell, Mark A.&lt;/author&gt;&lt;author&gt;Ellis, Tamir M.&lt;/author&gt;&lt;/authors&gt;&lt;/contributors&gt;&lt;titles&gt;&lt;title&gt;Resting metabolic rates in b</w:instrText>
            </w:r>
            <w:r>
              <w:instrText xml:space="preserve">oid snakes: allometric relationships and temperature effects&lt;/title&gt;&lt;secondary-title&gt;Journal of Comparative Physiology B&lt;/secondary-title&gt;&lt;/titles&gt;&lt;periodical&gt;&lt;full-title&gt;Journal of Comparative Physiology B&lt;/full-title&gt;&lt;/periodical&gt;&lt;pages&gt;227-235&lt;/pages&gt;&lt;vo</w:instrText>
            </w:r>
            <w:r>
              <w:instrText xml:space="preserve">lume&gt;157&lt;/volume&gt;&lt;number&gt;2&lt;/number&gt;&lt;dates&gt;&lt;year&gt;1987&lt;/year&gt;&lt;pub-dates&gt;&lt;date&gt;March 01&lt;/date&gt;&lt;/pub-dates&gt;&lt;/dates&gt;&lt;isbn&gt;1432-136X&lt;/isbn&gt;&lt;label&gt;Chappell1987&lt;/label&gt;&lt;work-type&gt;journal article&lt;/work-type&gt;&lt;urls&gt;&lt;related-urls&gt;&lt;url&gt;https://doi.org/10.1007/BF00692367</w:instrText>
            </w:r>
            <w:r>
              <w:instrText xml:space="preserve">&lt;/url&gt;&lt;/related-urls&gt;&lt;/urls&gt;&lt;electronic-resource-num&gt;10.1007/bf00692367&lt;/electronic-resource-num&gt;&lt;/record&gt;&lt;/Cite&gt;&lt;/EndNote&gt;</w:instrText>
            </w:r>
            <w:r>
              <w:fldChar w:fldCharType="separate"/>
            </w:r>
            <w:r>
              <w:t xml:space="preserve">(Mark A. Chappell &amp; Ellis, 198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aw metabolic data, only regression calculation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86/physzool.56.1.3015</w:t>
            </w:r>
            <w:r>
              <w:t xml:space="preserve">997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Prestwich&lt;/Author&gt;&lt;Year&gt;1983&lt;/Year&gt;&lt;RecNum&gt;1126&lt;/RecNum&gt;&lt;DisplayText&gt;(Prestwich, 1983)&lt;/DisplayText&gt;&lt;record&gt;&lt;rec-number&gt;1126&lt;/rec-number&gt;&lt;foreign-keys&gt;&lt;key app="EN" db-id="w929a2p9xf5tv3edwrrppe0hszpzaz9petzr" timestamp</w:instrText>
            </w:r>
            <w:r>
              <w:instrText xml:space="preserve">="1536111732"&gt;1126&lt;/key&gt;&lt;/foreign-keys&gt;&lt;ref-type name="Journal Article"&gt;17&lt;/ref-type&gt;&lt;contributors&gt;&lt;authors&gt;&lt;author&gt;Kenneth N. Prestwich&lt;/author&gt;&lt;/authors&gt;&lt;/contributors&gt;&lt;titles&gt;&lt;title&gt;The Roles of Aerobic and Anaerobic Metabolism in Active Spiders&lt;/title&gt;&lt;</w:instrText>
            </w:r>
            <w:r>
              <w:instrText xml:space="preserve">secondary-title&gt;Physiological Zoology&lt;/secondary-title&gt;&lt;/titles&gt;&lt;periodical&gt;&lt;full-title&gt;Physiological Zoology&lt;/full-title&gt;&lt;/periodical&gt;&lt;pages&gt;122-132&lt;/pages&gt;&lt;volume&gt;56&lt;/volume&gt;&lt;number&gt;1&lt;/number&gt;&lt;dates&gt;&lt;year&gt;1983&lt;/year&gt;&lt;/dates&gt;&lt;urls&gt;&lt;related-urls&gt;&lt;url&gt;https:</w:instrText>
            </w:r>
            <w:r>
              <w:instrText xml:space="preserve">//www.journals.uchicago.edu/doi/abs/10.1086/physzool.56.1.30159973&lt;/url&gt;&lt;/related-urls&gt;&lt;/urls&gt;&lt;electronic-resource-num&gt;10.1086/physzool.56.1.30159973&lt;/electronic-resource-num&gt;&lt;/record&gt;&lt;/Cite&gt;&lt;/EndNote&gt;</w:instrText>
            </w:r>
            <w:r>
              <w:fldChar w:fldCharType="separate"/>
            </w:r>
            <w:r>
              <w:t xml:space="preserve">(Prestwich, 198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in active or recovery, rather than at res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T. J. Dawson &amp; Dawson, 198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Dawson&lt;/Author&gt;&lt;Year&gt;1982&lt;/Year&gt;&lt;RecNum&gt;648&lt;/RecNum&gt;&lt;DisplayText&gt;(T. J. Dawson &amp;amp; Dawson, 1982)&lt;/DisplayText&gt;&lt;record&gt;&lt;rec-number&gt;648&lt;/rec-number&gt;&lt;foreign-keys&gt;&lt;key app="EN" db-id="w929a2p9xf5tv3edwrrppe0hszpzaz9petzr</w:instrText>
            </w:r>
            <w:r>
              <w:instrText xml:space="preserve">" timestamp="1522822588"&gt;648&lt;/key&gt;&lt;/foreign-keys&gt;&lt;ref-type name="Journal Article"&gt;17&lt;/ref-type&gt;&lt;contributors&gt;&lt;authors&gt;&lt;author&gt;Dawson, Terence J&lt;/author&gt;&lt;author&gt;Dawson, William R&lt;/author&gt;&lt;/authors&gt;&lt;/contributors&gt;&lt;titles&gt;&lt;title&gt;Metabolic scope and conductance</w:instrText>
            </w:r>
            <w:r>
              <w:instrText xml:space="preserve"> in response to cold of some dasyurid marsupials and Australian rodents&lt;/title&gt;&lt;secondary-title&gt;Comparative Biochemistry and Physiology Part A: Physiology&lt;/secondary-title&gt;&lt;/titles&gt;&lt;periodical&gt;&lt;full-title&gt;Comparative Biochemistry and Physiology Part A: Phys</w:instrText>
            </w:r>
            <w:r>
              <w:instrText xml:space="preserve">iology&lt;/full-title&gt;&lt;/periodical&gt;&lt;pages&gt;59-64&lt;/pages&gt;&lt;volume&gt;71&lt;/volume&gt;&lt;number&gt;1&lt;/number&gt;&lt;dates&gt;&lt;year&gt;1982&lt;/year&gt;&lt;/dates&gt;&lt;isbn&gt;0300-9629&lt;/isbn&gt;&lt;urls&gt;&lt;/urls&gt;&lt;/record&gt;&lt;/Cite&gt;&lt;/EndNote&gt;</w:instrText>
            </w:r>
            <w:r>
              <w:fldChar w:fldCharType="separate"/>
            </w:r>
            <w:r>
              <w:t xml:space="preserve">(T. J. Dawson &amp; Dawson, 198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tabolic rate unit in W/kg^-0.75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7/bf0026287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cDevitt&lt;/Author&gt;&lt;Year&gt;1996&lt;/Year&gt;&lt;RecNum&gt;632&lt;/RecNum&gt;&lt;DisplayText&gt;(McDevitt &amp;amp; Speakman, 1996)&lt;/DisplayText&gt;&lt;record&gt;&lt;rec-number&gt;632&lt;/rec-number&gt;&lt;foreign-keys&gt;&lt;key app="EN" db-id="w929a2p9xf5tv3edwrrppe0hszpzaz9petzr</w:instrText>
            </w:r>
            <w:r>
              <w:instrText xml:space="preserve">" timestamp="1522821559"&gt;632&lt;/key&gt;&lt;/foreign-keys&gt;&lt;ref-type name="Journal Article"&gt;17&lt;/ref-type&gt;&lt;contributors&gt;&lt;authors&gt;&lt;author&gt;McDevitt, R. M.&lt;/author&gt;&lt;author&gt;Speakman, J. R.&lt;/author&gt;&lt;/authors&gt;&lt;/contributors&gt;&lt;titles&gt;&lt;title&gt;Summer acclimatization in the short</w:instrText>
            </w:r>
            <w:r>
              <w:instrText xml:space="preserve">-tailed field vole,Microtus agrestis&lt;/title&gt;&lt;secondary-title&gt;Journal of Comparative Physiology B&lt;/secondary-title&gt;&lt;/titles&gt;&lt;periodical&gt;&lt;full-title&gt;Journal of Comparative Physiology B&lt;/full-title&gt;&lt;/periodical&gt;&lt;pages&gt;286-293&lt;/pages&gt;&lt;volume&gt;166&lt;/volume&gt;&lt;number</w:instrText>
            </w:r>
            <w:r>
              <w:instrText xml:space="preserve">&gt;4&lt;/number&gt;&lt;dates&gt;&lt;year&gt;1996&lt;/year&gt;&lt;pub-dates&gt;&lt;date&gt;January 01&lt;/date&gt;&lt;/pub-dates&gt;&lt;/dates&gt;&lt;isbn&gt;1432-136X&lt;/isbn&gt;&lt;label&gt;McDevitt1996&lt;/label&gt;&lt;work-type&gt;journal article&lt;/work-type&gt;&lt;urls&gt;&lt;related-urls&gt;&lt;url&gt;https://doi.org/10.1007/BF00262873&lt;/url&gt;&lt;/related-urls&gt;&lt;</w:instrText>
            </w:r>
            <w:r>
              <w:instrText xml:space="preserve">/urls&gt;&lt;electronic-resource-num&gt;10.1007/bf00262873&lt;/electronic-resource-num&gt;&lt;/record&gt;&lt;/Cite&gt;&lt;/EndNote&gt;</w:instrText>
            </w:r>
            <w:r>
              <w:fldChar w:fldCharType="separate"/>
            </w:r>
            <w:r>
              <w:t xml:space="preserve">(McDevitt &amp; Speakman, 199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are seasonal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7/bf0037805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Geiser&lt;/Author&gt;&lt;Year&gt;1988&lt;/Year&gt;&lt;RecNum&gt;669&lt;/RecNum&gt;&lt;DisplayText&gt;(Geiser, 1988a)&lt;/DisplayText&gt;&lt;record&gt;&lt;rec-number&gt;669&lt;/rec-number&gt;&lt;foreign-keys&gt;&lt;key app="EN" db-id="w929a2p9xf5tv3edwrrppe0hszpzaz9petzr" timestamp="15228</w:instrText>
            </w:r>
            <w:r>
              <w:instrText xml:space="preserve">86323"&gt;669&lt;/key&gt;&lt;/foreign-keys&gt;&lt;ref-type name="Journal Article"&gt;17&lt;/ref-type&gt;&lt;contributors&gt;&lt;authors&gt;&lt;author&gt;Geiser, Fritz&lt;/author&gt;&lt;/authors&gt;&lt;/contributors&gt;&lt;titles&gt;&lt;title&gt;Daily torpor and thermoregulation in antechinus (Marsupialia): influence of body mass, </w:instrText>
            </w:r>
            <w:r>
              <w:instrText xml:space="preserve">season, development, reproduction, and sex&lt;/title&gt;&lt;secondary-title&gt;Oecologia&lt;/secondary-title&gt;&lt;/titles&gt;&lt;periodical&gt;&lt;full-title&gt;Oecologia&lt;/full-title&gt;&lt;/periodical&gt;&lt;pages&gt;395-399&lt;/pages&gt;&lt;volume&gt;77&lt;/volume&gt;&lt;number&gt;3&lt;/number&gt;&lt;dates&gt;&lt;year&gt;1988&lt;/year&gt;&lt;pub-dates&gt;&lt;</w:instrText>
            </w:r>
            <w:r>
              <w:instrText xml:space="preserve">date&gt;November 01&lt;/date&gt;&lt;/pub-dates&gt;&lt;/dates&gt;&lt;isbn&gt;1432-1939&lt;/isbn&gt;&lt;label&gt;Geiser1988&lt;/label&gt;&lt;work-type&gt;journal article&lt;/work-type&gt;&lt;urls&gt;&lt;related-urls&gt;&lt;url&gt;https://doi.org/10.1007/BF00378050&lt;/url&gt;&lt;/related-urls&gt;&lt;/urls&gt;&lt;electronic-resource-num&gt;10.1007/bf0037805</w:instrText>
            </w:r>
            <w:r>
              <w:instrText xml:space="preserve">0&lt;/electronic-resource-num&gt;&lt;/record&gt;&lt;/Cite&gt;&lt;/EndNote&gt;</w:instrText>
            </w:r>
            <w:r>
              <w:fldChar w:fldCharType="separate"/>
            </w:r>
            <w:r>
              <w:t xml:space="preserve">(Geiser, 1988a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easurements are seasonal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7/bf0078260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einer&lt;/Author&gt;&lt;Year&gt;1981&lt;/Year&gt;&lt;RecNum&gt;573&lt;/RecNum&gt;&lt;DisplayText&gt;(Weiner &amp;amp; Górecki, 1981)&lt;/DisplayText&gt;&lt;record&gt;&lt;rec-number&gt;573&lt;/rec-number&gt;&lt;foreign-keys&gt;&lt;key app="EN" db-id="w929a2p9xf5tv3edwrrppe0hszpzaz9petzr" tim</w:instrText>
            </w:r>
            <w:r>
              <w:instrText xml:space="preserve">estamp="1522817029"&gt;573&lt;/key&gt;&lt;/foreign-keys&gt;&lt;ref-type name="Journal Article"&gt;17&lt;/ref-type&gt;&lt;contributors&gt;&lt;authors&gt;&lt;author&gt;Weiner, January&lt;/author&gt;&lt;author&gt;Górecki, Andrzej&lt;/author&gt;&lt;/authors&gt;&lt;/contributors&gt;&lt;titles&gt;&lt;title&gt;Standard metabolic rate and thermoregul</w:instrText>
            </w:r>
            <w:r>
              <w:instrText xml:space="preserve">ation of five species of Mongolian small mammals&lt;/title&gt;&lt;secondary-title&gt;Journal of comparative physiology&lt;/secondary-title&gt;&lt;/titles&gt;&lt;periodical&gt;&lt;full-title&gt;Journal of comparative physiology&lt;/full-title&gt;&lt;/periodical&gt;&lt;pages&gt;127-132&lt;/pages&gt;&lt;volume&gt;145&lt;/volume</w:instrText>
            </w:r>
            <w:r>
              <w:instrText xml:space="preserve">&gt;&lt;number&gt;1&lt;/number&gt;&lt;dates&gt;&lt;year&gt;1981&lt;/year&gt;&lt;pub-dates&gt;&lt;date&gt;March 01&lt;/date&gt;&lt;/pub-dates&gt;&lt;/dates&gt;&lt;isbn&gt;1432-1351&lt;/isbn&gt;&lt;label&gt;Weiner1981&lt;/label&gt;&lt;work-type&gt;journal article&lt;/work-type&gt;&lt;urls&gt;&lt;related-urls&gt;&lt;url&gt;https://doi.org/10.1007/BF00782603&lt;/url&gt;&lt;/related-ur</w:instrText>
            </w:r>
            <w:r>
              <w:instrText xml:space="preserve">ls&gt;&lt;/urls&gt;&lt;electronic-resource-num&gt;10.1007/bf00782603&lt;/electronic-resource-num&gt;&lt;/record&gt;&lt;/Cite&gt;&lt;/EndNote&gt;</w:instrText>
            </w:r>
            <w:r>
              <w:fldChar w:fldCharType="separate"/>
            </w:r>
            <w:r>
              <w:t xml:space="preserve">(Weiner &amp; Górecki, 198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7/bf0190008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ssa&lt;/Author&gt;&lt;Year&gt;1970&lt;/Year&gt;&lt;RecNum&gt;629&lt;/RecNum&gt;&lt;DisplayText&gt;(R. Hissa, 1970)&lt;/DisplayText&gt;&lt;record&gt;&lt;rec-number&gt;629&lt;/rec-number&gt;&lt;foreign-keys&gt;&lt;key app="EN" db-id="w929a2p9xf5tv3edwrrppe0hszpzaz9petzr" timestamp="15228</w:instrText>
            </w:r>
            <w:r>
              <w:instrText xml:space="preserve">21404"&gt;629&lt;/key&gt;&lt;/foreign-keys&gt;&lt;ref-type name="Journal Article"&gt;17&lt;/ref-type&gt;&lt;contributors&gt;&lt;authors&gt;&lt;author&gt;Hissa, R.&lt;/author&gt;&lt;/authors&gt;&lt;/contributors&gt;&lt;titles&gt;&lt;title&gt;Calorigenic effect of noradrenaline in the norwegian lemming,Lemmus lemmus (L.)&lt;/title&gt;&lt;sec</w:instrText>
            </w:r>
            <w:r>
              <w:instrText xml:space="preserve">ondary-title&gt;Experientia&lt;/secondary-title&gt;&lt;/titles&gt;&lt;periodical&gt;&lt;full-title&gt;Experientia&lt;/full-title&gt;&lt;/periodical&gt;&lt;pages&gt;266-267&lt;/pages&gt;&lt;volume&gt;26&lt;/volume&gt;&lt;number&gt;3&lt;/number&gt;&lt;dates&gt;&lt;year&gt;1970&lt;/year&gt;&lt;pub-dates&gt;&lt;date&gt;March 01&lt;/date&gt;&lt;/pub-dates&gt;&lt;/dates&gt;&lt;isbn&gt;1420</w:instrText>
            </w:r>
            <w:r>
              <w:instrText xml:space="preserve">-9071&lt;/isbn&gt;&lt;label&gt;Hissa1970&lt;/label&gt;&lt;work-type&gt;journal article&lt;/work-type&gt;&lt;urls&gt;&lt;related-urls&gt;&lt;url&gt;https://doi.org/10.1007/BF01900086&lt;/url&gt;&lt;/related-urls&gt;&lt;/urls&gt;&lt;electronic-resource-num&gt;10.1007/bf01900086&lt;/electronic-resource-num&gt;&lt;/record&gt;&lt;/Cite&gt;&lt;/EndNote&gt;</w:instrText>
            </w:r>
            <w:r>
              <w:fldChar w:fldCharType="separate"/>
            </w:r>
            <w:r>
              <w:t xml:space="preserve">(R. Hissa, 197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 </w:t>
            </w:r>
            <w:bookmarkStart w:id="0" w:name="_GoBack"/>
            <w:r/>
            <w:bookmarkEnd w:id="0"/>
            <w:r/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  <w:tr>
        <w:trPr/>
        <w:tc>
          <w:tcPr>
            <w:gridSpan w:val="3"/>
            <w:tcW w:w="10632" w:type="dxa"/>
            <w:textDirection w:val="lrTb"/>
            <w:noWrap w:val="false"/>
          </w:tcPr>
          <w:p>
            <w:r>
              <w:rPr>
                <w:b/>
              </w:rPr>
              <w:t xml:space="preserve">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371/journal.pone.001827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Amiel&lt;/Author&gt;&lt;Year&gt;2011&lt;/Year&gt;&lt;RecNum&gt;181&lt;/RecNum&gt;&lt;DisplayText&gt;(Amiel, Tingley, &amp;amp; Shine, 2011)&lt;/DisplayText&gt;&lt;record&gt;&lt;rec-number&gt;181&lt;/rec-number&gt;&lt;foreign-keys&gt;&lt;key app="EN" db-id="w929a2p9xf5tv3edwrrppe0hszpzaz9petz</w:instrText>
            </w:r>
            <w:r>
              <w:instrText xml:space="preserve">r" timestamp="1520997816"&gt;181&lt;/key&gt;&lt;/foreign-keys&gt;&lt;ref-type name="Journal Article"&gt;17&lt;/ref-type&gt;&lt;contributors&gt;&lt;authors&gt;&lt;author&gt;Amiel, Joshua J&lt;/author&gt;&lt;author&gt;Tingley, Reid&lt;/author&gt;&lt;author&gt;Shine, Richard&lt;/author&gt;&lt;/authors&gt;&lt;/contributors&gt;&lt;titles&gt;&lt;title&gt;Smart</w:instrText>
            </w:r>
            <w:r>
              <w:instrText xml:space="preserve"> moves: effects of relative brain size on establishment success of invasive amphibians and reptiles&lt;/title&gt;&lt;secondary-title&gt;PLoS One&lt;/secondary-title&gt;&lt;/titles&gt;&lt;periodical&gt;&lt;full-title&gt;PLoS One&lt;/full-title&gt;&lt;/periodical&gt;&lt;pages&gt;e18277&lt;/pages&gt;&lt;volume&gt;6&lt;/volume&gt;&lt;</w:instrText>
            </w:r>
            <w:r>
              <w:instrText xml:space="preserve">number&gt;4&lt;/number&gt;&lt;dates&gt;&lt;year&gt;2011&lt;/year&gt;&lt;/dates&gt;&lt;isbn&gt;1932-6203&lt;/isbn&gt;&lt;urls&gt;&lt;/urls&gt;&lt;electronic-resource-num&gt;10.1371/journal.pone.0018277&lt;/electronic-resource-num&gt;&lt;/record&gt;&lt;/Cite&gt;&lt;/EndNote&gt;</w:instrText>
            </w:r>
            <w:r>
              <w:fldChar w:fldCharType="separate"/>
            </w:r>
            <w:r>
              <w:t xml:space="preserve">(Amiel, Tingley, &amp; Shine, 201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Eberhard&lt;/Author&gt;&lt;Year&gt;2011&lt;/Year&gt;&lt;RecNum&gt;191&lt;/RecNum&gt;&lt;DisplayText&gt;(Eberhard &amp;amp; Wcislo, 2011)&lt;/DisplayText&gt;&lt;record&gt;&lt;rec-number&gt;191&lt;/rec-number&gt;&lt;foreign-keys&gt;&lt;key app="EN" db-id="w929a2p9xf5tv3edwrrppe0hszpzaz9petzr" </w:instrText>
            </w:r>
            <w:r>
              <w:instrText xml:space="preserve">timestamp="1521002870"&gt;191&lt;/key&gt;&lt;/foreign-keys&gt;&lt;ref-type name="Book Section"&gt;5&lt;/ref-type&gt;&lt;contributors&gt;&lt;authors&gt;&lt;author&gt;Eberhard, William G&lt;/author&gt;&lt;author&gt;Wcislo, William T&lt;/author&gt;&lt;/authors&gt;&lt;/contributors&gt;&lt;titles&gt;&lt;title&gt;Grade changes in brain–body allomet</w:instrText>
            </w:r>
            <w:r>
              <w:instrText xml:space="preserve">ry: morphological and behavioural correlates of brain size in miniature spiders, insects and other invertebrates&lt;/title&gt;&lt;secondary-title&gt;Advances in insect physiology&lt;/secondary-title&gt;&lt;/titles&gt;&lt;pages&gt;155-214&lt;/pages&gt;&lt;volume&gt;40&lt;/volume&gt;&lt;dates&gt;&lt;year&gt;2011&lt;/year</w:instrText>
            </w:r>
            <w:r>
              <w:instrText xml:space="preserve">&gt;&lt;/dates&gt;&lt;publisher&gt;Elsevier&lt;/publisher&gt;&lt;isbn&gt;0065-2806&lt;/isbn&gt;&lt;urls&gt;&lt;/urls&gt;&lt;electronic-resource-num&gt;10.1016/B978-0-12-387668-3.00004-0&lt;/electronic-resource-num&gt;&lt;/record&gt;&lt;/Cite&gt;&lt;/EndNote&gt;</w:instrText>
            </w:r>
            <w:r>
              <w:fldChar w:fldCharType="separate"/>
            </w:r>
            <w:r>
              <w:t xml:space="preserve">(Eberhard &amp; Wcislo, 201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6/anbe.1996.033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Lefebvre&lt;/Author&gt;&lt;Year&gt;1997&lt;/Year&gt;&lt;RecNum&gt;927&lt;/RecNum&gt;&lt;DisplayText&gt;(Lefebvre, Whittle, Lascaris, &amp;amp; Finkelstein, 1997)&lt;/DisplayText&gt;&lt;record&gt;&lt;rec-number&gt;927&lt;/rec-number&gt;&lt;foreign-keys&gt;&lt;key app="EN" db-id="w929a2p9xf5tv</w:instrText>
            </w:r>
            <w:r>
              <w:instrText xml:space="preserve">3edwrrppe0hszpzaz9petzr" timestamp="1528868833"&gt;927&lt;/key&gt;&lt;/foreign-keys&gt;&lt;ref-type name="Journal Article"&gt;17&lt;/ref-type&gt;&lt;contributors&gt;&lt;authors&gt;&lt;author&gt;Lefebvre, Louis&lt;/author&gt;&lt;author&gt;Whittle, Patrick&lt;/author&gt;&lt;author&gt;Lascaris, Evan&lt;/author&gt;&lt;author&gt;Finkelstein,</w:instrText>
            </w:r>
            <w:r>
              <w:instrText xml:space="preserve"> Adam&lt;/author&gt;&lt;/authors&gt;&lt;/contributors&gt;&lt;titles&gt;&lt;title&gt;Feeding innovations and forebrain size in birds&lt;/title&gt;&lt;secondary-title&gt;Animal Behaviour&lt;/secondary-title&gt;&lt;/titles&gt;&lt;periodical&gt;&lt;full-title&gt;Animal Behaviour&lt;/full-title&gt;&lt;/periodical&gt;&lt;pages&gt;549-560&lt;/pages&gt;</w:instrText>
            </w:r>
            <w:r>
              <w:instrText xml:space="preserve">&lt;volume&gt;53&lt;/volume&gt;&lt;number&gt;3&lt;/number&gt;&lt;dates&gt;&lt;year&gt;1997&lt;/year&gt;&lt;/dates&gt;&lt;isbn&gt;0003-3472&lt;/isbn&gt;&lt;urls&gt;&lt;/urls&gt;&lt;electronic-resource-num&gt;10.1006/anbe.1996.0330&lt;/electronic-resource-num&gt;&lt;/record&gt;&lt;/Cite&gt;&lt;/EndNote&gt;</w:instrText>
            </w:r>
            <w:r>
              <w:fldChar w:fldCharType="separate"/>
            </w:r>
            <w:r>
              <w:t xml:space="preserve">(Lefebvre, Whittle, Lascaris, &amp; Finkelstein, 199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Only has forebrain size not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59/00035199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Northcutt&lt;/Author&gt;&lt;Year&gt;2013&lt;/Year&gt;&lt;RecNum&gt;929&lt;/RecNum&gt;&lt;DisplayText&gt;(Northcutt, 2013)&lt;/DisplayText&gt;&lt;record&gt;&lt;rec-number&gt;929&lt;/rec-number&gt;&lt;foreign-keys&gt;&lt;key app="EN" db-id="w929a2p9xf5tv3edwrrppe0hszpzaz9petzr" timestamp="</w:instrText>
            </w:r>
            <w:r>
              <w:instrText xml:space="preserve">1528869031"&gt;929&lt;/key&gt;&lt;/foreign-keys&gt;&lt;ref-type name="Journal Article"&gt;17&lt;/ref-type&gt;&lt;contributors&gt;&lt;authors&gt;&lt;author&gt;Northcutt, R Glenn&lt;/author&gt;&lt;/authors&gt;&lt;/contributors&gt;&lt;titles&gt;&lt;title&gt;Variation in reptilian brains and cognition&lt;/title&gt;&lt;secondary-title&gt;Brain, be</w:instrText>
            </w:r>
            <w:r>
              <w:instrText xml:space="preserve">havior and evolution&lt;/secondary-title&gt;&lt;/titles&gt;&lt;periodical&gt;&lt;full-title&gt;Brain, behavior and evolution&lt;/full-title&gt;&lt;/periodical&gt;&lt;pages&gt;45-54&lt;/pages&gt;&lt;volume&gt;82&lt;/volume&gt;&lt;number&gt;1&lt;/number&gt;&lt;dates&gt;&lt;year&gt;2013&lt;/year&gt;&lt;/dates&gt;&lt;isbn&gt;0006-8977&lt;/isbn&gt;&lt;urls&gt;&lt;/urls&gt;&lt;electr</w:instrText>
            </w:r>
            <w:r>
              <w:instrText xml:space="preserve">onic-resource-num&gt;10.1159/000351996&lt;/electronic-resource-num&gt;&lt;/record&gt;&lt;/Cite&gt;&lt;/EndNote&gt;</w:instrText>
            </w:r>
            <w:r>
              <w:fldChar w:fldCharType="separate"/>
            </w:r>
            <w:r>
              <w:t xml:space="preserve">(Northcutt, 201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Weights of different parts of the brain not total weight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evo.1278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Kotrschal&lt;/Author&gt;&lt;Year&gt;2015&lt;/Year&gt;&lt;RecNum&gt;201&lt;/RecNum&gt;&lt;DisplayText&gt;(Kotrschal, Corral-Lopez, Szidat, &amp;amp; Kolm, 2015)&lt;/DisplayText&gt;&lt;record&gt;&lt;rec-number&gt;201&lt;/rec-number&gt;&lt;foreign-keys&gt;&lt;key app="EN" db-id="w929a2p9xf5tv3e</w:instrText>
            </w:r>
            <w:r>
              <w:instrText xml:space="preserve">dwrrppe0hszpzaz9petzr" timestamp="1521004050"&gt;201&lt;/key&gt;&lt;/foreign-keys&gt;&lt;ref-type name="Journal Article"&gt;17&lt;/ref-type&gt;&lt;contributors&gt;&lt;authors&gt;&lt;author&gt;Kotrschal, Alexander&lt;/author&gt;&lt;author&gt;Corral-Lopez, Alberto&lt;/author&gt;&lt;author&gt;Szidat, Sönke&lt;/author&gt;&lt;author&gt;Kolm,</w:instrText>
            </w:r>
            <w:r>
              <w:instrText xml:space="preserve"> Niclas&lt;/author&gt;&lt;/authors&gt;&lt;/contributors&gt;&lt;titles&gt;&lt;title&gt;The effect of brain size evolution on feeding propensity, digestive efficiency, and juvenile growth&lt;/title&gt;&lt;secondary-title&gt;Evolution&lt;/secondary-title&gt;&lt;/titles&gt;&lt;periodical&gt;&lt;full-title&gt;Evolution&lt;/full-t</w:instrText>
            </w:r>
            <w:r>
              <w:instrText xml:space="preserve">itle&gt;&lt;/periodical&gt;&lt;pages&gt;3013-3020&lt;/pages&gt;&lt;volume&gt;69&lt;/volume&gt;&lt;number&gt;11&lt;/number&gt;&lt;keywords&gt;&lt;keyword&gt;Behavior&lt;/keyword&gt;&lt;keyword&gt;development&lt;/keyword&gt;&lt;keyword&gt;artificial selection&lt;/keyword&gt;&lt;keyword&gt;trade-offs&lt;/keyword&gt;&lt;/keywords&gt;&lt;dates&gt;&lt;year&gt;2015&lt;/year&gt;&lt;/dates</w:instrText>
            </w:r>
            <w:r>
              <w:instrText xml:space="preserve">&gt;&lt;isbn&gt;1558-5646&lt;/isbn&gt;&lt;urls&gt;&lt;related-urls&gt;&lt;url&gt;http://dx.doi.org/10.1111/evo.12784&lt;/url&gt;&lt;/related-urls&gt;&lt;/urls&gt;&lt;electronic-resource-num&gt;10.1111/evo.12784&lt;/electronic-resource-num&gt;&lt;/record&gt;&lt;/Cite&gt;&lt;/EndNote&gt;</w:instrText>
            </w:r>
            <w:r>
              <w:fldChar w:fldCharType="separate"/>
            </w:r>
            <w:r>
              <w:t xml:space="preserve">(Kotrschal, Corral-Lopez, Szidat, &amp; Kolm, 201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Guppi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elluy&lt;/Author&gt;&lt;Year&gt;1995&lt;/Year&gt;&lt;RecNum&gt;383&lt;/RecNum&gt;&lt;DisplayText&gt;(Helluy, Ruchhoeft, &amp;amp; Beltz, 1995)&lt;/DisplayText&gt;&lt;record&gt;&lt;rec-number&gt;383&lt;/rec-number&gt;&lt;foreign-keys&gt;&lt;key app="EN" db-id="w929a2p9xf5tv3edwrrppe0hszpzaz9</w:instrText>
            </w:r>
            <w:r>
              <w:instrText xml:space="preserve">petzr" timestamp="1521004139"&gt;383&lt;/key&gt;&lt;/foreign-keys&gt;&lt;ref-type name="Journal Article"&gt;17&lt;/ref-type&gt;&lt;contributors&gt;&lt;authors&gt;&lt;author&gt;Helluy, S. M.&lt;/author&gt;&lt;author&gt;Ruchhoeft, M. L.&lt;/author&gt;&lt;author&gt;Beltz, B. S.&lt;/author&gt;&lt;/authors&gt;&lt;/contributors&gt;&lt;titles&gt;&lt;title&gt;De</w:instrText>
            </w:r>
            <w:r>
              <w:instrText xml:space="preserve">velopment of the olfactory and accessory lobes in the american lobster: An allometric analysis and its implications for the deutocerebral structure of decapods&lt;/title&gt;&lt;secondary-title&gt;The Journal of Comparative Neurology&lt;/secondary-title&gt;&lt;/titles&gt;&lt;periodica</w:instrText>
            </w:r>
            <w:r>
              <w:instrText xml:space="preserve">l&gt;&lt;full-title&gt;The Journal of Comparative Neurology&lt;/full-title&gt;&lt;/periodical&gt;&lt;volume&gt;357&lt;/volume&gt;&lt;dates&gt;&lt;year&gt;1995&lt;/year&gt;&lt;/dates&gt;&lt;label&gt;Helluy1995&lt;/label&gt;&lt;urls&gt;&lt;/urls&gt;&lt;/record&gt;&lt;/Cite&gt;&lt;/EndNote&gt;</w:instrText>
            </w:r>
            <w:r>
              <w:fldChar w:fldCharType="separate"/>
            </w:r>
            <w:r>
              <w:t xml:space="preserve">(Helluy, Ruchhoeft, &amp; Beltz, 199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onnor&lt;/Author&gt;&lt;Year&gt;2006&lt;/Year&gt;&lt;RecNum&gt;935&lt;/RecNum&gt;&lt;DisplayText&gt;(Connor &amp;amp; Mann, 2006)&lt;/DisplayText&gt;&lt;record&gt;&lt;rec-number&gt;935&lt;/rec-number&gt;&lt;foreign-keys&gt;&lt;key app="EN" db-id="w929a2p9xf5tv3edwrrppe0hszpzaz9petzr" timest</w:instrText>
            </w:r>
            <w:r>
              <w:instrText xml:space="preserve">amp="1528939680"&gt;935&lt;/key&gt;&lt;/foreign-keys&gt;&lt;ref-type name="Journal Article"&gt;17&lt;/ref-type&gt;&lt;contributors&gt;&lt;authors&gt;&lt;author&gt;Connor, RC&lt;/author&gt;&lt;author&gt;Mann, Janet&lt;/author&gt;&lt;/authors&gt;&lt;/contributors&gt;&lt;titles&gt;&lt;title&gt;Social cognition in the wild: Machiavellian dolphins</w:instrText>
            </w:r>
            <w:r>
              <w:instrText xml:space="preserve">&lt;/title&gt;&lt;secondary-title&gt;Rational animals&lt;/secondary-title&gt;&lt;/titles&gt;&lt;periodical&gt;&lt;full-title&gt;Rational animals&lt;/full-title&gt;&lt;/periodical&gt;&lt;pages&gt;329-367&lt;/pages&gt;&lt;dates&gt;&lt;year&gt;2006&lt;/year&gt;&lt;/dates&gt;&lt;urls&gt;&lt;/urls&gt;&lt;/record&gt;&lt;/Cite&gt;&lt;/EndNote&gt;</w:instrText>
            </w:r>
            <w:r>
              <w:fldChar w:fldCharType="separate"/>
            </w:r>
            <w:r>
              <w:t xml:space="preserve">(Connor &amp; Mann, 200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Contains a large data set – some raw data from references has been collected, all other raw data sources could not be found.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59/00009705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ehner&lt;/Author&gt;&lt;Year&gt;2007&lt;/Year&gt;&lt;RecNum&gt;936&lt;/RecNum&gt;&lt;DisplayText&gt;(Wehner, Fukushi, &amp;amp; Isler, 2007)&lt;/DisplayText&gt;&lt;record&gt;&lt;rec-number&gt;936&lt;/rec-number&gt;&lt;foreign-keys&gt;&lt;key app="EN" db-id="w929a2p9xf5tv3edwrrppe0hszpzaz9pe</w:instrText>
            </w:r>
            <w:r>
              <w:instrText xml:space="preserve">tzr" timestamp="1529472341"&gt;936&lt;/key&gt;&lt;/foreign-keys&gt;&lt;ref-type name="Journal Article"&gt;17&lt;/ref-type&gt;&lt;contributors&gt;&lt;authors&gt;&lt;author&gt;Wehner, Rüdiger&lt;/author&gt;&lt;author&gt;Fukushi, Tsukasa&lt;/author&gt;&lt;author&gt;Isler, Karin&lt;/author&gt;&lt;/authors&gt;&lt;/contributors&gt;&lt;titles&gt;&lt;title&gt;On</w:instrText>
            </w:r>
            <w:r>
              <w:instrText xml:space="preserve"> being small: brain allometry in ants&lt;/title&gt;&lt;secondary-title&gt;Brain, behavior and evolution&lt;/secondary-title&gt;&lt;/titles&gt;&lt;periodical&gt;&lt;full-title&gt;Brain, behavior and evolution&lt;/full-title&gt;&lt;/periodical&gt;&lt;pages&gt;220-228&lt;/pages&gt;&lt;volume&gt;69&lt;/volume&gt;&lt;number&gt;3&lt;/number&gt;&lt;</w:instrText>
            </w:r>
            <w:r>
              <w:instrText xml:space="preserve">dates&gt;&lt;year&gt;2007&lt;/year&gt;&lt;/dates&gt;&lt;isbn&gt;0006-8977&lt;/isbn&gt;&lt;urls&gt;&lt;/urls&gt;&lt;electronic-resource-num&gt;10.1159/000097057&lt;/electronic-resource-num&gt;&lt;/record&gt;&lt;/Cite&gt;&lt;/EndNote&gt;</w:instrText>
            </w:r>
            <w:r>
              <w:fldChar w:fldCharType="separate"/>
            </w:r>
            <w:r>
              <w:t xml:space="preserve">(Wehner, Fukushi, &amp; Isler, 200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urns&lt;/Author&gt;&lt;Year&gt;2008&lt;/Year&gt;&lt;RecNum&gt;939&lt;/RecNum&gt;&lt;DisplayText&gt;(Burns &amp;amp; Rodd, 2008)&lt;/DisplayText&gt;&lt;record&gt;&lt;rec-number&gt;939&lt;/rec-number&gt;&lt;foreign-keys&gt;&lt;key app="EN" db-id="w929a2p9xf5tv3edwrrppe0hszpzaz9petzr" timestam</w:instrText>
            </w:r>
            <w:r>
              <w:instrText xml:space="preserve">p="1529543984"&gt;939&lt;/key&gt;&lt;/foreign-keys&gt;&lt;ref-type name="Journal Article"&gt;17&lt;/ref-type&gt;&lt;contributors&gt;&lt;authors&gt;&lt;author&gt;Burns, James G&lt;/author&gt;&lt;author&gt;Rodd, F Helen&lt;/author&gt;&lt;/authors&gt;&lt;/contributors&gt;&lt;titles&gt;&lt;title&gt;Hastiness, brain size and predation regime affec</w:instrText>
            </w:r>
            <w:r>
              <w:instrText xml:space="preserve">t the performance of wild guppies in a spatial memory task&lt;/title&gt;&lt;secondary-title&gt;Animal Behaviour&lt;/secondary-title&gt;&lt;/titles&gt;&lt;periodical&gt;&lt;full-title&gt;Animal Behaviour&lt;/full-title&gt;&lt;/periodical&gt;&lt;pages&gt;911-922&lt;/pages&gt;&lt;volume&gt;76&lt;/volume&gt;&lt;number&gt;3&lt;/number&gt;&lt;dates</w:instrText>
            </w:r>
            <w:r>
              <w:instrText xml:space="preserve">&gt;&lt;year&gt;2008&lt;/year&gt;&lt;/dates&gt;&lt;isbn&gt;0003-3472&lt;/isbn&gt;&lt;urls&gt;&lt;/urls&gt;&lt;/record&gt;&lt;/Cite&gt;&lt;/EndNote&gt;</w:instrText>
            </w:r>
            <w:r>
              <w:fldChar w:fldCharType="separate"/>
            </w:r>
            <w:r>
              <w:t xml:space="preserve">(Burns &amp; Rodd, 2008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Study on guppi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26/science.731369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Nottebohm&lt;/Author&gt;&lt;Year&gt;1981&lt;/Year&gt;&lt;RecNum&gt;961&lt;/RecNum&gt;&lt;DisplayText&gt;(Nottebohm, 1981)&lt;/DisplayText&gt;&lt;record&gt;&lt;rec-number&gt;961&lt;/rec-number&gt;&lt;foreign-keys&gt;&lt;key app="EN" db-id="w929a2p9xf5tv3edwrrppe0hszpzaz9petzr" timestamp="</w:instrText>
            </w:r>
            <w:r>
              <w:instrText xml:space="preserve">1529545546"&gt;961&lt;/key&gt;&lt;/foreign-keys&gt;&lt;ref-type name="Journal Article"&gt;17&lt;/ref-type&gt;&lt;contributors&gt;&lt;authors&gt;&lt;author&gt;Nottebohm, F.&lt;/author&gt;&lt;/authors&gt;&lt;/contributors&gt;&lt;titles&gt;&lt;title&gt;A brain for all seasons: cyclical anatomical changes in song control nuclei of the</w:instrText>
            </w:r>
            <w:r>
              <w:instrText xml:space="preserve"> canary brain&lt;/title&gt;&lt;secondary-title&gt;Science&lt;/secondary-title&gt;&lt;/titles&gt;&lt;periodical&gt;&lt;full-title&gt;Science&lt;/full-title&gt;&lt;/periodical&gt;&lt;volume&gt;214&lt;/volume&gt;&lt;dates&gt;&lt;year&gt;1981&lt;/year&gt;&lt;/dates&gt;&lt;label&gt;Nottebohm1981&lt;/label&gt;&lt;urls&gt;&lt;related-urls&gt;&lt;url&gt;https://doi.org/10.1126</w:instrText>
            </w:r>
            <w:r>
              <w:instrText xml:space="preserve">/science.7313697&lt;/url&gt;&lt;/related-urls&gt;&lt;/urls&gt;&lt;electronic-resource-num&gt;10.1126/science.7313697&lt;/electronic-resource-num&gt;&lt;/record&gt;&lt;/Cite&gt;&lt;/EndNote&gt;</w:instrText>
            </w:r>
            <w:r>
              <w:fldChar w:fldCharType="separate"/>
            </w:r>
            <w:r>
              <w:t xml:space="preserve">(Nottebohm, 198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98/rsbl.2006.0538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Isler&lt;/Author&gt;&lt;Year&gt;2006&lt;/Year&gt;&lt;RecNum&gt;197&lt;/RecNum&gt;&lt;DisplayText&gt;(Isler &amp;amp; van Schaik, 2006)&lt;/DisplayText&gt;&lt;record&gt;&lt;rec-number&gt;197&lt;/rec-number&gt;&lt;foreign-keys&gt;&lt;key app="EN" db-id="w929a2p9xf5tv3edwrrppe0hszpzaz9petzr" ti</w:instrText>
            </w:r>
            <w:r>
              <w:instrText xml:space="preserve">mestamp="1521003609"&gt;197&lt;/key&gt;&lt;/foreign-keys&gt;&lt;ref-type name="Journal Article"&gt;17&lt;/ref-type&gt;&lt;contributors&gt;&lt;authors&gt;&lt;author&gt;Isler, Karin&lt;/author&gt;&lt;author&gt;van Schaik, Carel P&lt;/author&gt;&lt;/authors&gt;&lt;/contributors&gt;&lt;titles&gt;&lt;title&gt;Metabolic costs of brain size evolutio</w:instrText>
            </w:r>
            <w:r>
              <w:instrText xml:space="preserve">n&lt;/title&gt;&lt;secondary-title&gt;Biology Letters&lt;/secondary-title&gt;&lt;/titles&gt;&lt;periodical&gt;&lt;full-title&gt;Biology Letters&lt;/full-title&gt;&lt;/periodical&gt;&lt;pages&gt;557-560&lt;/pages&gt;&lt;volume&gt;2&lt;/volume&gt;&lt;number&gt;4&lt;/number&gt;&lt;dates&gt;&lt;year&gt;2006&lt;/year&gt;&lt;/dates&gt;&lt;urls&gt;&lt;related-urls&gt;&lt;url&gt;http://rs</w:instrText>
            </w:r>
            <w:r>
              <w:instrText xml:space="preserve">bl.royalsocietypublishing.org/content/roybiolett/2/4/557.full.pdf&lt;/url&gt;&lt;/related-urls&gt;&lt;/urls&gt;&lt;electronic-resource-num&gt;10.1098/rsbl.2006.0538&lt;/electronic-resource-num&gt;&lt;/record&gt;&lt;/Cite&gt;&lt;/EndNote&gt;</w:instrText>
            </w:r>
            <w:r>
              <w:fldChar w:fldCharType="separate"/>
            </w:r>
            <w:r>
              <w:t xml:space="preserve">(Isler &amp; van Schaik, 200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Supplementary material not availabl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73/pnas.77.7.4387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rvey&lt;/Author&gt;&lt;Year&gt;1980&lt;/Year&gt;&lt;RecNum&gt;942&lt;/RecNum&gt;&lt;DisplayText&gt;(P. H. Harvey, Clutton-Brock, &amp;amp; Mace, 1980)&lt;/DisplayText&gt;&lt;record&gt;&lt;rec-number&gt;942&lt;/rec-number&gt;&lt;foreign-keys&gt;&lt;key app="EN" db-id="w929a2p9xf5tv3edwrrppe</w:instrText>
            </w:r>
            <w:r>
              <w:instrText xml:space="preserve">0hszpzaz9petzr" timestamp="1529545546"&gt;942&lt;/key&gt;&lt;/foreign-keys&gt;&lt;ref-type name="Journal Article"&gt;17&lt;/ref-type&gt;&lt;contributors&gt;&lt;authors&gt;&lt;author&gt;Harvey, P. H.&lt;/author&gt;&lt;author&gt;Clutton-Brock, T. H.&lt;/author&gt;&lt;author&gt;Mace, G. M.&lt;/author&gt;&lt;/authors&gt;&lt;/contributors&gt;&lt;titl</w:instrText>
            </w:r>
            <w:r>
              <w:instrText xml:space="preserve">es&gt;&lt;title&gt;Brain size and ecology in small mammals and primates&lt;/title&gt;&lt;secondary-title&gt;Proc Natl Acad Sci USA&lt;/secondary-title&gt;&lt;/titles&gt;&lt;periodical&gt;&lt;full-title&gt;Proc Natl Acad Sci USA&lt;/full-title&gt;&lt;/periodical&gt;&lt;volume&gt;77&lt;/volume&gt;&lt;dates&gt;&lt;year&gt;1980&lt;/year&gt;&lt;/date</w:instrText>
            </w:r>
            <w:r>
              <w:instrText xml:space="preserve">s&gt;&lt;label&gt;Harvey1980&lt;/label&gt;&lt;urls&gt;&lt;related-urls&gt;&lt;url&gt;https://doi.org/10.1073/pnas.77.7.4387&lt;/url&gt;&lt;/related-urls&gt;&lt;/urls&gt;&lt;electronic-resource-num&gt;10.1073/pnas.77.7.4387&lt;/electronic-resource-num&gt;&lt;/record&gt;&lt;/Cite&gt;&lt;/EndNote&gt;</w:instrText>
            </w:r>
            <w:r>
              <w:fldChar w:fldCharType="separate"/>
            </w:r>
            <w:r>
              <w:t xml:space="preserve">(P. H. Harvey, Clutton-Brock, &amp; Mace, 1980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figures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01-20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Iwaniuk&lt;/Author&gt;&lt;Year&gt;2002&lt;/Year&gt;&lt;RecNum&gt;1071&lt;/RecNum&gt;&lt;DisplayText&gt;(Iwaniuk &amp;amp; Nelson, 2002)&lt;/DisplayText&gt;&lt;record&gt;&lt;rec-number&gt;1071&lt;/rec-number&gt;&lt;foreign-keys&gt;&lt;key app="EN" db-id="w929a2p9xf5tv3edwrrppe0hszpzaz9petzr" </w:instrText>
            </w:r>
            <w:r>
              <w:instrText xml:space="preserve">timestamp="1530680839"&gt;1071&lt;/key&gt;&lt;/foreign-keys&gt;&lt;ref-type name="Journal Article"&gt;17&lt;/ref-type&gt;&lt;contributors&gt;&lt;authors&gt;&lt;author&gt;Iwaniuk, Andrew N&lt;/author&gt;&lt;author&gt;Nelson, John E&lt;/author&gt;&lt;/authors&gt;&lt;/contributors&gt;&lt;titles&gt;&lt;title&gt;Can endocranial volume be used as a</w:instrText>
            </w:r>
            <w:r>
              <w:instrText xml:space="preserve">n estimate of brain size in birds?&lt;/title&gt;&lt;secondary-title&gt;Canadian Journal of Zoology&lt;/secondary-title&gt;&lt;/titles&gt;&lt;periodical&gt;&lt;full-title&gt;Canadian Journal of Zoology&lt;/full-title&gt;&lt;/periodical&gt;&lt;pages&gt;16-23&lt;/pages&gt;&lt;volume&gt;80&lt;/volume&gt;&lt;number&gt;1&lt;/number&gt;&lt;dates&gt;&lt;ye</w:instrText>
            </w:r>
            <w:r>
              <w:instrText xml:space="preserve">ar&gt;2002&lt;/year&gt;&lt;/dates&gt;&lt;isbn&gt;0008-4301&lt;/isbn&gt;&lt;urls&gt;&lt;/urls&gt;&lt;electronic-resource-num&gt;10.1139/z01-204&lt;/electronic-resource-num&gt;&lt;/record&gt;&lt;/Cite&gt;&lt;/EndNote&gt;</w:instrText>
            </w:r>
            <w:r>
              <w:fldChar w:fldCharType="separate"/>
            </w:r>
            <w:r>
              <w:t xml:space="preserve">(Iwaniuk &amp; Nelson, 2002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Large data set and references stated at the bottom, but which data belongs to which reference is not mention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bf0031218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abu&lt;/Author&gt;&lt;Year&gt;1984&lt;/Year&gt;&lt;RecNum&gt;1072&lt;/RecNum&gt;&lt;DisplayText&gt;(K. Sasira Babu &amp;amp; Barth, 1984)&lt;/DisplayText&gt;&lt;record&gt;&lt;rec-number&gt;1072&lt;/rec-number&gt;&lt;foreign-keys&gt;&lt;key app="EN" db-id="w929a2p9xf5tv3edwrrppe0hszpzaz9petz</w:instrText>
            </w:r>
            <w:r>
              <w:instrText xml:space="preserve">r" timestamp="1530837254"&gt;1072&lt;/key&gt;&lt;/foreign-keys&gt;&lt;ref-type name="Journal Article"&gt;17&lt;/ref-type&gt;&lt;contributors&gt;&lt;authors&gt;&lt;author&gt;Babu, K. Sasira&lt;/author&gt;&lt;author&gt;Barth, Friedrich G.&lt;/author&gt;&lt;/authors&gt;&lt;/contributors&gt;&lt;titles&gt;&lt;title&gt;Neuroanatomy of the central n</w:instrText>
            </w:r>
            <w:r>
              <w:instrText xml:space="preserve">ervous system of the wandering spider, Cupiennius salei (Arachnida, Araneida)&lt;/title&gt;&lt;secondary-title&gt;Zoomorphology&lt;/secondary-title&gt;&lt;/titles&gt;&lt;periodical&gt;&lt;full-title&gt;Zoomorphology&lt;/full-title&gt;&lt;/periodical&gt;&lt;pages&gt;344-359&lt;/pages&gt;&lt;volume&gt;104&lt;/volume&gt;&lt;number&gt;6&lt;</w:instrText>
            </w:r>
            <w:r>
              <w:instrText xml:space="preserve">/number&gt;&lt;dates&gt;&lt;year&gt;1984&lt;/year&gt;&lt;pub-dates&gt;&lt;date&gt;December 01&lt;/date&gt;&lt;/pub-dates&gt;&lt;/dates&gt;&lt;isbn&gt;1432-234X&lt;/isbn&gt;&lt;label&gt;Babu1984&lt;/label&gt;&lt;work-type&gt;journal article&lt;/work-type&gt;&lt;urls&gt;&lt;related-urls&gt;&lt;url&gt;https://doi.org/10.1007/BF00312185&lt;/url&gt;&lt;/related-urls&gt;&lt;/urls&gt;</w:instrText>
            </w:r>
            <w:r>
              <w:instrText xml:space="preserve">&lt;electronic-resource-num&gt;10.1007/bf00312185&lt;/electronic-resource-num&gt;&lt;/record&gt;&lt;/Cite&gt;&lt;/EndNote&gt;</w:instrText>
            </w:r>
            <w:r>
              <w:fldChar w:fldCharType="separate"/>
            </w:r>
            <w:r>
              <w:t xml:space="preserve">(K. Sasira Babu &amp; Barth, 198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, only reports different parts of the brain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2/jmor.105146030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asira&lt;/Author&gt;&lt;Year&gt;1975&lt;/Year&gt;&lt;RecNum&gt;1073&lt;/RecNum&gt;&lt;DisplayText&gt;(Sasira, 1975)&lt;/DisplayText&gt;&lt;record&gt;&lt;rec-number&gt;1073&lt;/rec-number&gt;&lt;foreign-keys&gt;&lt;key app="EN" db-id="w929a2p9xf5tv3edwrrppe0hszpzaz9petzr" timestamp="1530</w:instrText>
            </w:r>
            <w:r>
              <w:instrText xml:space="preserve">839633"&gt;1073&lt;/key&gt;&lt;/foreign-keys&gt;&lt;ref-type name="Journal Article"&gt;17&lt;/ref-type&gt;&lt;contributors&gt;&lt;authors&gt;&lt;author&gt;Babu K. Sasira&lt;/author&gt;&lt;/authors&gt;&lt;/contributors&gt;&lt;titles&gt;&lt;title&gt;Post embryonic development of the central nervous system of the spider Argiope auran</w:instrText>
            </w:r>
            <w:r>
              <w:instrText xml:space="preserve">tia (Lucas)&lt;/title&gt;&lt;secondary-title&gt;Journal of Morphology&lt;/secondary-title&gt;&lt;/titles&gt;&lt;periodical&gt;&lt;full-title&gt;Journal of Morphology&lt;/full-title&gt;&lt;/periodical&gt;&lt;pages&gt;325-342&lt;/pages&gt;&lt;volume&gt;146&lt;/volume&gt;&lt;number&gt;3&lt;/number&gt;&lt;dates&gt;&lt;year&gt;1975&lt;/year&gt;&lt;/dates&gt;&lt;urls&gt;&lt;rel</w:instrText>
            </w:r>
            <w:r>
              <w:instrText xml:space="preserve">ated-urls&gt;&lt;url&gt;https://onlinelibrary.wiley.com/doi/abs/10.1002/jmor.1051460303&lt;/url&gt;&lt;/related-urls&gt;&lt;/urls&gt;&lt;electronic-resource-num&gt;doi:10.1002/jmor.1051460303&lt;/electronic-resource-num&gt;&lt;/record&gt;&lt;/Cite&gt;&lt;/EndNote&gt;</w:instrText>
            </w:r>
            <w:r>
              <w:fldChar w:fldCharType="separate"/>
            </w:r>
            <w:r>
              <w:t xml:space="preserve">(Sasira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nström&lt;/Author&gt;&lt;Year&gt;1935&lt;/Year&gt;&lt;RecNum&gt;1074&lt;/RecNum&gt;&lt;DisplayText&gt;(B Hanström, 1935)&lt;/DisplayText&gt;&lt;record&gt;&lt;rec-number&gt;1074&lt;/rec-number&gt;&lt;foreign-keys&gt;&lt;key app="EN" db-id="w929a2p9xf5tv3edwrrppe0hszpzaz9petzr" timestamp</w:instrText>
            </w:r>
            <w:r>
              <w:instrText xml:space="preserve">="1531266832"&gt;1074&lt;/key&gt;&lt;/foreign-keys&gt;&lt;ref-type name="Journal Article"&gt;17&lt;/ref-type&gt;&lt;contributors&gt;&lt;authors&gt;&lt;author&gt;Hanström, B&lt;/author&gt;&lt;/authors&gt;&lt;/contributors&gt;&lt;titles&gt;&lt;title&gt;Fortgesetzte Untersuchungen über das Araneengehirn&lt;/title&gt;&lt;secondary-title&gt;Zool J</w:instrText>
            </w:r>
            <w:r>
              <w:instrText xml:space="preserve">ahrb Abt Ontog Tiere Anat&lt;/secondary-title&gt;&lt;/titles&gt;&lt;periodical&gt;&lt;full-title&gt;Zool Jahrb Abt Ontog Tiere Anat&lt;/full-title&gt;&lt;/periodical&gt;&lt;pages&gt;455-478&lt;/pages&gt;&lt;volume&gt;59&lt;/volume&gt;&lt;dates&gt;&lt;year&gt;1935&lt;/year&gt;&lt;/dates&gt;&lt;urls&gt;&lt;/urls&gt;&lt;/record&gt;&lt;/Cite&gt;&lt;/EndNote&gt;</w:instrText>
            </w:r>
            <w:r>
              <w:fldChar w:fldCharType="separate"/>
            </w:r>
            <w:r>
              <w:t xml:space="preserve">(B Hanström, 193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Wrong languag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1748-5967.1210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ung-Chan&lt;/Author&gt;&lt;Year&gt;2015&lt;/Year&gt;&lt;RecNum&gt;1075&lt;/RecNum&gt;&lt;DisplayText&gt;(Sung-Chan &amp;amp; Myung-Jin, 2015)&lt;/DisplayText&gt;&lt;record&gt;&lt;rec-number&gt;1075&lt;/rec-number&gt;&lt;foreign-keys&gt;&lt;key app="EN" db-id="w929a2p9xf5tv3edwrrppe0hszpzaz9</w:instrText>
            </w:r>
            <w:r>
              <w:instrText xml:space="preserve">petzr" timestamp="1531267548"&gt;1075&lt;/key&gt;&lt;/foreign-keys&gt;&lt;ref-type name="Journal Article"&gt;17&lt;/ref-type&gt;&lt;contributors&gt;&lt;authors&gt;&lt;author&gt;Yang Sung-Chan&lt;/author&gt;&lt;author&gt;Moon Myung-Jin&lt;/author&gt;&lt;/authors&gt;&lt;/contributors&gt;&lt;titles&gt;&lt;title&gt;CNS microstructure in the wande</w:instrText>
            </w:r>
            <w:r>
              <w:instrText xml:space="preserve">ring wolf spider Arctosa kwangreungensis (Araneae: Lycosidae)&lt;/title&gt;&lt;secondary-title&gt;Entomological Research&lt;/secondary-title&gt;&lt;/titles&gt;&lt;periodical&gt;&lt;full-title&gt;Entomological Research&lt;/full-title&gt;&lt;/periodical&gt;&lt;pages&gt;84-93&lt;/pages&gt;&lt;volume&gt;45&lt;/volume&gt;&lt;number&gt;2&lt;/</w:instrText>
            </w:r>
            <w:r>
              <w:instrText xml:space="preserve">number&gt;&lt;dates&gt;&lt;year&gt;2015&lt;/year&gt;&lt;/dates&gt;&lt;urls&gt;&lt;related-urls&gt;&lt;url&gt;https://onlinelibrary.wiley.com/doi/abs/10.1111/1748-5967.12102&lt;/url&gt;&lt;/related-urls&gt;&lt;/urls&gt;&lt;electronic-resource-num&gt;10.1111/1748-5967.12102&lt;/electronic-resource-num&gt;&lt;/record&gt;&lt;/Cite&gt;&lt;/EndNote&gt;</w:instrText>
            </w:r>
            <w:r>
              <w:fldChar w:fldCharType="separate"/>
            </w:r>
            <w:r>
              <w:t xml:space="preserve">(Sung-Chan &amp; Myung-Jin, 201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1748-5967.12039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Yong-Ki&lt;/Author&gt;&lt;Year&gt;2013&lt;/Year&gt;&lt;RecNum&gt;1076&lt;/RecNum&gt;&lt;DisplayText&gt;(Yong-Ki, Hyo-Jeong, Hoon, &amp;amp; Myung-Jin, 2013)&lt;/DisplayText&gt;&lt;record&gt;&lt;rec-number&gt;1076&lt;/rec-number&gt;&lt;foreign-keys&gt;&lt;key app="EN" db-id="w929a2p9xf5tv3edw</w:instrText>
            </w:r>
            <w:r>
              <w:instrText xml:space="preserve">rrppe0hszpzaz9petzr" timestamp="1531268189"&gt;1076&lt;/key&gt;&lt;/foreign-keys&gt;&lt;ref-type name="Journal Article"&gt;17&lt;/ref-type&gt;&lt;contributors&gt;&lt;authors&gt;&lt;author&gt;Park Yong-Ki&lt;/author&gt;&lt;author&gt;Kim Hyo-Jeong&lt;/author&gt;&lt;author&gt;Kim Hoon&lt;/author&gt;&lt;author&gt;Moon Myung-Jin&lt;/author&gt;&lt;/au</w:instrText>
            </w:r>
            <w:r>
              <w:instrText xml:space="preserve">thors&gt;&lt;/contributors&gt;&lt;titles&gt;&lt;title&gt;Fine structure of the CNS ganglia in the geometric spider Nephila clavata (Araneae: Nephilidae)&lt;/title&gt;&lt;secondary-title&gt;Entomological Research&lt;/secondary-title&gt;&lt;/titles&gt;&lt;periodical&gt;&lt;full-title&gt;Entomological Research&lt;/full</w:instrText>
            </w:r>
            <w:r>
              <w:instrText xml:space="preserve">-title&gt;&lt;/periodical&gt;&lt;pages&gt;330-343&lt;/pages&gt;&lt;volume&gt;43&lt;/volume&gt;&lt;number&gt;6&lt;/number&gt;&lt;dates&gt;&lt;year&gt;2013&lt;/year&gt;&lt;/dates&gt;&lt;urls&gt;&lt;related-urls&gt;&lt;url&gt;https://onlinelibrary.wiley.com/doi/abs/10.1111/1748-5967.12039&lt;/url&gt;&lt;/related-urls&gt;&lt;/urls&gt;&lt;electronic-resource-num&gt;10.11</w:instrText>
            </w:r>
            <w:r>
              <w:instrText xml:space="preserve">11/1748-5967.12039&lt;/electronic-resource-num&gt;&lt;/record&gt;&lt;/Cite&gt;&lt;/EndNote&gt;</w:instrText>
            </w:r>
            <w:r>
              <w:fldChar w:fldCharType="separate"/>
            </w:r>
            <w:r>
              <w:t xml:space="preserve">(Yong-Ki, Hyo-Jeong, Hoon, &amp; Myung-Jin, 201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ll&lt;/Author&gt;&lt;Year&gt;1975&lt;/Year&gt;&lt;RecNum&gt;1077&lt;/RecNum&gt;&lt;DisplayText&gt;(Hill, 1975)&lt;/DisplayText&gt;&lt;record&gt;&lt;rec-number&gt;1077&lt;/rec-number&gt;&lt;foreign-keys&gt;&lt;key app="EN" db-id="w929a2p9xf5tv3edwrrppe0hszpzaz9petzr" timestamp="15312710</w:instrText>
            </w:r>
            <w:r>
              <w:instrText xml:space="preserve">71"&gt;1077&lt;/key&gt;&lt;/foreign-keys&gt;&lt;ref-type name="Journal Article"&gt;17&lt;/ref-type&gt;&lt;contributors&gt;&lt;authors&gt;&lt;author&gt;Hill, David Edwin&lt;/author&gt;&lt;/authors&gt;&lt;/contributors&gt;&lt;titles&gt;&lt;title&gt;The structure of the central nervous system of jumping spiders of the genus Phidippus</w:instrText>
            </w:r>
            <w:r>
              <w:instrText xml:space="preserve"> (Araneae: Salticidae)&lt;/title&gt;&lt;/titles&gt;&lt;dates&gt;&lt;year&gt;1975&lt;/year&gt;&lt;/dates&gt;&lt;urls&gt;&lt;/urls&gt;&lt;/record&gt;&lt;/Cite&gt;&lt;/EndNote&gt;</w:instrText>
            </w:r>
            <w:r>
              <w:fldChar w:fldCharType="separate"/>
            </w:r>
            <w:r>
              <w:t xml:space="preserve">(Hill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pPr>
              <w:tabs>
                <w:tab w:val="left" w:pos="2281" w:leader="none"/>
              </w:tabs>
            </w:pPr>
            <w:r>
              <w:t xml:space="preserve">doi</w:t>
            </w:r>
            <w:r>
              <w:t xml:space="preserve">-</w:t>
            </w:r>
            <w:r>
              <w:t xml:space="preserve">10.1093/icb/9.1.121</w:t>
            </w:r>
            <w:r>
              <w:tab/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itt&lt;/Author&gt;&lt;Year&gt;1969&lt;/Year&gt;&lt;RecNum&gt;1078&lt;/RecNum&gt;&lt;DisplayText&gt;(Witt, 1969)&lt;/DisplayText&gt;&lt;record&gt;&lt;rec-number&gt;1078&lt;/rec-number&gt;&lt;foreign-keys&gt;&lt;key app="EN" db-id="w929a2p9xf5tv3edwrrppe0hszpzaz9petzr" timestamp="15312728</w:instrText>
            </w:r>
            <w:r>
              <w:instrText xml:space="preserve">23"&gt;1078&lt;/key&gt;&lt;/foreign-keys&gt;&lt;ref-type name="Journal Article"&gt;17&lt;/ref-type&gt;&lt;contributors&gt;&lt;authors&gt;&lt;author&gt;Witt, Peter N&lt;/author&gt;&lt;/authors&gt;&lt;/contributors&gt;&lt;titles&gt;&lt;title&gt;Behavioral consequences of laser lesions in the central nervous system of Araneus diadema</w:instrText>
            </w:r>
            <w:r>
              <w:instrText xml:space="preserve">tus Cl&lt;/title&gt;&lt;secondary-title&gt;American zoologist&lt;/secondary-title&gt;&lt;/titles&gt;&lt;periodical&gt;&lt;full-title&gt;American Zoologist&lt;/full-title&gt;&lt;/periodical&gt;&lt;pages&gt;121-131&lt;/pages&gt;&lt;volume&gt;9&lt;/volume&gt;&lt;number&gt;1&lt;/number&gt;&lt;dates&gt;&lt;year&gt;1969&lt;/year&gt;&lt;/dates&gt;&lt;isbn&gt;0003-1569&lt;/isbn&gt;&lt;</w:instrText>
            </w:r>
            <w:r>
              <w:instrText xml:space="preserve">urls&gt;&lt;/urls&gt;&lt;electronic-resource-num&gt;10.1093/icb/9.1.121&lt;/electronic-resource-num&gt;&lt;/record&gt;&lt;/Cite&gt;&lt;/EndNote&gt;</w:instrText>
            </w:r>
            <w:r>
              <w:fldChar w:fldCharType="separate"/>
            </w:r>
            <w:r>
              <w:t xml:space="preserve">(Witt, 196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j.1748-5967.2012.00475.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yung-Jin&lt;/Author&gt;&lt;Year&gt;2013&lt;/Year&gt;&lt;RecNum&gt;1080&lt;/RecNum&gt;&lt;DisplayText&gt;(Myung-Jin &amp;amp; K., 2013)&lt;/DisplayText&gt;&lt;record&gt;&lt;rec-number&gt;1080&lt;/rec-number&gt;&lt;foreign-keys&gt;&lt;key app="EN" db-id="w929a2p9xf5tv3edwrrppe0hszpzaz9petzr" </w:instrText>
            </w:r>
            <w:r>
              <w:instrText xml:space="preserve">timestamp="1531289188"&gt;1080&lt;/key&gt;&lt;/foreign-keys&gt;&lt;ref-type name="Journal Article"&gt;17&lt;/ref-type&gt;&lt;contributors&gt;&lt;authors&gt;&lt;author&gt;Moon Myung-Jin&lt;/author&gt;&lt;author&gt;Tillinghast Edward K.&lt;/author&gt;&lt;/authors&gt;&lt;/contributors&gt;&lt;titles&gt;&lt;title&gt;Immunoreactivity of Glutamic Ac</w:instrText>
            </w:r>
            <w:r>
              <w:instrText xml:space="preserve">id Decarboxylase (GAD) Isoforms in the Central Nervous System of the Barn Spider, Araneus cavaticus&lt;/title&gt;&lt;secondary-title&gt;Entomological Research&lt;/secondary-title&gt;&lt;/titles&gt;&lt;periodical&gt;&lt;full-title&gt;Entomological Research&lt;/full-title&gt;&lt;/periodical&gt;&lt;pages&gt;47-54</w:instrText>
            </w:r>
            <w:r>
              <w:instrText xml:space="preserve">&lt;/pages&gt;&lt;volume&gt;43&lt;/volume&gt;&lt;number&gt;1&lt;/number&gt;&lt;dates&gt;&lt;year&gt;2013&lt;/year&gt;&lt;/dates&gt;&lt;urls&gt;&lt;related-urls&gt;&lt;url&gt;https://onlinelibrary.wiley.com/doi/abs/10.1111/j.1748-5967.2012.00475.x&lt;/url&gt;&lt;/related-urls&gt;&lt;/urls&gt;&lt;electronic-resource-num&gt;10.1111/j.1748-5967.2012.00475</w:instrText>
            </w:r>
            <w:r>
              <w:instrText xml:space="preserve">.x&lt;/electronic-resource-num&gt;&lt;/record&gt;&lt;/Cite&gt;&lt;/EndNote&gt;</w:instrText>
            </w:r>
            <w:r>
              <w:fldChar w:fldCharType="separate"/>
            </w:r>
            <w:r>
              <w:t xml:space="preserve">(Myung-Jin &amp; K., 201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Brain cell size not total brain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j.cub.2014.09.029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enda&lt;/Author&gt;&lt;Year&gt;2014&lt;/Year&gt;&lt;RecNum&gt;1082&lt;/RecNum&gt;&lt;DisplayText&gt;(Menda, Shamble, Nitzany, Golden, &amp;amp; Hoy, 2014)&lt;/DisplayText&gt;&lt;record&gt;&lt;rec-number&gt;1082&lt;/rec-number&gt;&lt;foreign-keys&gt;&lt;key app="EN" db-id="w929a2p9xf5tv3edwr</w:instrText>
            </w:r>
            <w:r>
              <w:instrText xml:space="preserve">rppe0hszpzaz9petzr" timestamp="1531366420"&gt;1082&lt;/key&gt;&lt;/foreign-keys&gt;&lt;ref-type name="Journal Article"&gt;17&lt;/ref-type&gt;&lt;contributors&gt;&lt;authors&gt;&lt;author&gt;Menda, Gil&lt;/author&gt;&lt;author&gt;Shamble, Paul S&lt;/author&gt;&lt;author&gt;Nitzany, Eyal I&lt;/author&gt;&lt;author&gt;Golden, James R&lt;/auth</w:instrText>
            </w:r>
            <w:r>
              <w:instrText xml:space="preserve">or&gt;&lt;author&gt;Hoy, Ronald R&lt;/author&gt;&lt;/authors&gt;&lt;/contributors&gt;&lt;titles&gt;&lt;title&gt;Visual perception in the brain of a jumping spider&lt;/title&gt;&lt;secondary-title&gt;Current Biology&lt;/secondary-title&gt;&lt;/titles&gt;&lt;periodical&gt;&lt;full-title&gt;Current biology&lt;/full-title&gt;&lt;/periodical&gt;&lt;p</w:instrText>
            </w:r>
            <w:r>
              <w:instrText xml:space="preserve">ages&gt;2580-2585&lt;/pages&gt;&lt;volume&gt;24&lt;/volume&gt;&lt;number&gt;21&lt;/number&gt;&lt;dates&gt;&lt;year&gt;2014&lt;/year&gt;&lt;/dates&gt;&lt;isbn&gt;0960-9822&lt;/isbn&gt;&lt;urls&gt;&lt;/urls&gt;&lt;electronic-resource-num&gt;10.1016/j.cub.2014.09.029&lt;/electronic-resource-num&gt;&lt;/record&gt;&lt;/Cite&gt;&lt;/EndNote&gt;</w:instrText>
            </w:r>
            <w:r>
              <w:fldChar w:fldCharType="separate"/>
            </w:r>
            <w:r>
              <w:t xml:space="preserve">(Menda, Shamble, Nitzany, Golden, &amp; Hoy, 201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j.cub.2007.05.069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yrne&lt;/Author&gt;&lt;Year&gt;2007&lt;/Year&gt;&lt;RecNum&gt;179&lt;/RecNum&gt;&lt;DisplayText&gt;(Byrne &amp;amp; Bates, 2007)&lt;/DisplayText&gt;&lt;record&gt;&lt;rec-number&gt;179&lt;/rec-number&gt;&lt;foreign-keys&gt;&lt;key app="EN" db-id="w929a2p9xf5tv3edwrrppe0hszpzaz9petzr" timesta</w:instrText>
            </w:r>
            <w:r>
              <w:instrText xml:space="preserve">mp="1520997534"&gt;179&lt;/key&gt;&lt;/foreign-keys&gt;&lt;ref-type name="Journal Article"&gt;17&lt;/ref-type&gt;&lt;contributors&gt;&lt;authors&gt;&lt;author&gt;Byrne, Richard W&lt;/author&gt;&lt;author&gt;Bates, Lucy A&lt;/author&gt;&lt;/authors&gt;&lt;/contributors&gt;&lt;titles&gt;&lt;title&gt;Sociality, evolution and cognition&lt;/title&gt;&lt;se</w:instrText>
            </w:r>
            <w:r>
              <w:instrText xml:space="preserve">condary-title&gt;Current biology&lt;/secondary-title&gt;&lt;/titles&gt;&lt;periodical&gt;&lt;full-title&gt;Current biology&lt;/full-title&gt;&lt;/periodical&gt;&lt;pages&gt;714-723&lt;/pages&gt;&lt;volume&gt;17&lt;/volume&gt;&lt;number&gt;16&lt;/number&gt;&lt;dates&gt;&lt;year&gt;2007&lt;/year&gt;&lt;/dates&gt;&lt;isbn&gt;0960-9822&lt;/isbn&gt;&lt;urls&gt;&lt;/urls&gt;&lt;electron</w:instrText>
            </w:r>
            <w:r>
              <w:instrText xml:space="preserve">ic-resource-num&gt;10.1016/j.cub.2007.05.069&lt;/electronic-resource-num&gt;&lt;/record&gt;&lt;/Cite&gt;&lt;/EndNote&gt;</w:instrText>
            </w:r>
            <w:r>
              <w:fldChar w:fldCharType="separate"/>
            </w:r>
            <w:r>
              <w:t xml:space="preserve">(Byrne &amp; Bates, 2007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16/j.cub.2009.08.02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Chittka&lt;/Author&gt;&lt;Year&gt;2009&lt;/Year&gt;&lt;RecNum&gt;189&lt;/RecNum&gt;&lt;DisplayText&gt;(Chittka &amp;amp; Niven, 2009)&lt;/DisplayText&gt;&lt;record&gt;&lt;rec-number&gt;189&lt;/rec-number&gt;&lt;foreign-keys&gt;&lt;key app="EN" db-id="w929a2p9xf5tv3edwrrppe0hszpzaz9petzr" tim</w:instrText>
            </w:r>
            <w:r>
              <w:instrText xml:space="preserve">estamp="1521002674"&gt;189&lt;/key&gt;&lt;/foreign-keys&gt;&lt;ref-type name="Journal Article"&gt;17&lt;/ref-type&gt;&lt;contributors&gt;&lt;authors&gt;&lt;author&gt;Chittka, Lars&lt;/author&gt;&lt;author&gt;Niven, Jeremy&lt;/author&gt;&lt;/authors&gt;&lt;/contributors&gt;&lt;titles&gt;&lt;title&gt;Are bigger brains better?&lt;/title&gt;&lt;secondary-</w:instrText>
            </w:r>
            <w:r>
              <w:instrText xml:space="preserve">title&gt;Current biology&lt;/secondary-title&gt;&lt;/titles&gt;&lt;periodical&gt;&lt;full-title&gt;Current biology&lt;/full-title&gt;&lt;/periodical&gt;&lt;pages&gt;R995-R1008&lt;/pages&gt;&lt;volume&gt;19&lt;/volume&gt;&lt;number&gt;21&lt;/number&gt;&lt;dates&gt;&lt;year&gt;2009&lt;/year&gt;&lt;/dates&gt;&lt;isbn&gt;0960-9822&lt;/isbn&gt;&lt;urls&gt;&lt;/urls&gt;&lt;electronic-re</w:instrText>
            </w:r>
            <w:r>
              <w:instrText xml:space="preserve">source-num&gt;10.1016/j.cub.2009.08.023&lt;/electronic-resource-num&gt;&lt;/record&gt;&lt;/Cite&gt;&lt;/EndNote&gt;</w:instrText>
            </w:r>
            <w:r>
              <w:fldChar w:fldCharType="separate"/>
            </w:r>
            <w:r>
              <w:t xml:space="preserve">(Chittka &amp; Niven, 2009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t original data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73/pnas.150591311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enson-Amram&lt;/Author&gt;&lt;Year&gt;2016&lt;/Year&gt;&lt;RecNum&gt;184&lt;/RecNum&gt;&lt;DisplayText&gt;(Benson-Amram, Dantzer, Stricker, Swanson, &amp;amp; Holekamp, 2016)&lt;/DisplayText&gt;&lt;record&gt;&lt;rec-number&gt;184&lt;/rec-number&gt;&lt;foreign-keys&gt;&lt;key app="EN" db-id=</w:instrText>
            </w:r>
            <w:r>
              <w:instrText xml:space="preserve">"w929a2p9xf5tv3edwrrppe0hszpzaz9petzr" timestamp="1520998617"&gt;184&lt;/key&gt;&lt;/foreign-keys&gt;&lt;ref-type name="Journal Article"&gt;17&lt;/ref-type&gt;&lt;contributors&gt;&lt;authors&gt;&lt;author&gt;Benson-Amram, Sarah&lt;/author&gt;&lt;author&gt;Dantzer, Ben&lt;/author&gt;&lt;author&gt;Stricker, Gregory&lt;/author&gt;&lt;au</w:instrText>
            </w:r>
            <w:r>
              <w:instrText xml:space="preserve">thor&gt;Swanson, Eli M.&lt;/author&gt;&lt;author&gt;Holekamp, Kay E.&lt;/author&gt;&lt;/authors&gt;&lt;/contributors&gt;&lt;titles&gt;&lt;title&gt;Brain size predicts problem-solving ability in mammalian carnivores&lt;/title&gt;&lt;secondary-title&gt;Proceedings of the National Academy of Sciences&lt;/secondary-titl</w:instrText>
            </w:r>
            <w:r>
              <w:instrText xml:space="preserve">e&gt;&lt;/titles&gt;&lt;periodical&gt;&lt;full-title&gt;Proceedings of the National Academy of Sciences&lt;/full-title&gt;&lt;/periodical&gt;&lt;pages&gt;2532-2537&lt;/pages&gt;&lt;volume&gt;113&lt;/volume&gt;&lt;number&gt;9&lt;/number&gt;&lt;dates&gt;&lt;year&gt;2016&lt;/year&gt;&lt;/dates&gt;&lt;urls&gt;&lt;related-urls&gt;&lt;url&gt;http://www.pnas.org/content/pn</w:instrText>
            </w:r>
            <w:r>
              <w:instrText xml:space="preserve">as/113/9/2532.full.pdf&lt;/url&gt;&lt;/related-urls&gt;&lt;/urls&gt;&lt;electronic-resource-num&gt;10.1073/pnas.1505913113&lt;/electronic-resource-num&gt;&lt;/record&gt;&lt;/Cite&gt;&lt;/EndNote&gt;</w:instrText>
            </w:r>
            <w:r>
              <w:fldChar w:fldCharType="separate"/>
            </w:r>
            <w:r>
              <w:t xml:space="preserve">(Benson-Amram, Dantzer, Stricker, Swanson, &amp; Holekamp, 201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log transformed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86/204350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Aiello&lt;/Author&gt;&lt;Year&gt;1995&lt;/Year&gt;&lt;RecNum&gt;968&lt;/RecNum&gt;&lt;DisplayText&gt;(Aiello &amp;amp; Wheele, 1995)&lt;/DisplayText&gt;&lt;record&gt;&lt;rec-number&gt;968&lt;/rec-number&gt;&lt;foreign-keys&gt;&lt;key app="EN" db-id="w929a2p9xf5tv3edwrrppe0hszpzaz9petzr" time</w:instrText>
            </w:r>
            <w:r>
              <w:instrText xml:space="preserve">stamp="1529545546"&gt;968&lt;/key&gt;&lt;/foreign-keys&gt;&lt;ref-type name="Journal Article"&gt;17&lt;/ref-type&gt;&lt;contributors&gt;&lt;authors&gt;&lt;author&gt;Aiello, L. C.&lt;/author&gt;&lt;author&gt;Wheele, P.&lt;/author&gt;&lt;/authors&gt;&lt;/contributors&gt;&lt;titles&gt;&lt;title&gt;The expensive tissue hypothesis - The brain and </w:instrText>
            </w:r>
            <w:r>
              <w:instrText xml:space="preserve">digestive system in human and primate evolution&lt;/title&gt;&lt;secondary-title&gt;Curr Anthrop&lt;/secondary-title&gt;&lt;/titles&gt;&lt;periodical&gt;&lt;full-title&gt;Curr Anthrop&lt;/full-title&gt;&lt;/periodical&gt;&lt;volume&gt;36&lt;/volume&gt;&lt;dates&gt;&lt;year&gt;1995&lt;/year&gt;&lt;/dates&gt;&lt;label&gt;Aiello1995&lt;/label&gt;&lt;urls&gt;&lt;r</w:instrText>
            </w:r>
            <w:r>
              <w:instrText xml:space="preserve">elated-urls&gt;&lt;url&gt;https://doi.org/10.1086/204350&lt;/url&gt;&lt;/related-urls&gt;&lt;/urls&gt;&lt;electronic-resource-num&gt;10.1086/204350&lt;/electronic-resource-num&gt;&lt;/record&gt;&lt;/Cite&gt;&lt;/EndNote&gt;</w:instrText>
            </w:r>
            <w:r>
              <w:fldChar w:fldCharType="separate"/>
            </w:r>
            <w:r>
              <w:t xml:space="preserve">(Aiello &amp; Wheele, 199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t original data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11/evo.1255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Tsuboi&lt;/Author&gt;&lt;Year&gt;2015&lt;/Year&gt;&lt;RecNum&gt;441&lt;/RecNum&gt;&lt;DisplayText&gt;(Tsuboi et al., 2015)&lt;/DisplayText&gt;&lt;record&gt;&lt;rec-number&gt;441&lt;/rec-number&gt;&lt;foreign-keys&gt;&lt;key app="EN" db-id="w929a2p9xf5tv3edwrrppe0hszpzaz9petzr" timestamp=</w:instrText>
            </w:r>
            <w:r>
              <w:instrText xml:space="preserve">"1521069974"&gt;441&lt;/key&gt;&lt;/foreign-keys&gt;&lt;ref-type name="Journal Article"&gt;17&lt;/ref-type&gt;&lt;contributors&gt;&lt;authors&gt;&lt;author&gt;Tsuboi, Masahito&lt;/author&gt;&lt;author&gt;Husby, Arild&lt;/author&gt;&lt;author&gt;Kotrschal, Alexander&lt;/author&gt;&lt;author&gt;Hayward, Alexander&lt;/author&gt;&lt;author&gt;Buechel, </w:instrText>
            </w:r>
            <w:r>
              <w:instrText xml:space="preserve">Séverine D.&lt;/author&gt;&lt;author&gt;Zidar, Josefina&lt;/author&gt;&lt;author&gt;Løvlie, Hanne&lt;/author&gt;&lt;author&gt;Kolm, Niclas&lt;/author&gt;&lt;/authors&gt;&lt;/contributors&gt;&lt;titles&gt;&lt;title&gt;Comparative support for the expensive tissue hypothesis: Big brains are correlated with smaller gut and gr</w:instrText>
            </w:r>
            <w:r>
              <w:instrText xml:space="preserve">eater parental investment in Lake Tanganyika cichlids&lt;/title&gt;&lt;secondary-title&gt;Evolution&lt;/secondary-title&gt;&lt;/titles&gt;&lt;periodical&gt;&lt;full-title&gt;Evolution&lt;/full-title&gt;&lt;/periodical&gt;&lt;pages&gt;190-200&lt;/pages&gt;&lt;volume&gt;69&lt;/volume&gt;&lt;number&gt;1&lt;/number&gt;&lt;keywords&gt;&lt;keyword&gt;Brain </w:instrText>
            </w:r>
            <w:r>
              <w:instrText xml:space="preserve">evolution&lt;/keyword&gt;&lt;keyword&gt;constraints&lt;/keyword&gt;&lt;keyword&gt;encephalization&lt;/keyword&gt;&lt;keyword&gt;phylogenetic comparative methods&lt;/keyword&gt;&lt;keyword&gt;the expensive tissue hypothesis&lt;/keyword&gt;&lt;keyword&gt;trade-offs&lt;/keyword&gt;&lt;/keywords&gt;&lt;dates&gt;&lt;year&gt;2015&lt;/year&gt;&lt;/dates&gt;&lt;</w:instrText>
            </w:r>
            <w:r>
              <w:instrText xml:space="preserve">isbn&gt;1558-5646&lt;/isbn&gt;&lt;urls&gt;&lt;related-urls&gt;&lt;url&gt;http://dx.doi.org/10.1111/evo.12556&lt;/url&gt;&lt;/related-urls&gt;&lt;/urls&gt;&lt;electronic-resource-num&gt;10.1111/evo.12556&lt;/electronic-resource-num&gt;&lt;/record&gt;&lt;/Cite&gt;&lt;/EndNote&gt;</w:instrText>
            </w:r>
            <w:r>
              <w:fldChar w:fldCharType="separate"/>
            </w:r>
            <w:r>
              <w:t xml:space="preserve">(Tsuboi et al., 201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Brain data in graph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98/rspb.2005.328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hultz&lt;/Author&gt;&lt;Year&gt;2006&lt;/Year&gt;&lt;RecNum&gt;1086&lt;/RecNum&gt;&lt;DisplayText&gt;(Shultz &amp;amp; Dunbar, 2006)&lt;/DisplayText&gt;&lt;record&gt;&lt;rec-number&gt;1086&lt;/rec-number&gt;&lt;foreign-keys&gt;&lt;key app="EN" db-id="w929a2p9xf5tv3edwrrppe0hszpzaz9petzr" ti</w:instrText>
            </w:r>
            <w:r>
              <w:instrText xml:space="preserve">mestamp="1532495017"&gt;1086&lt;/key&gt;&lt;/foreign-keys&gt;&lt;ref-type name="Journal Article"&gt;17&lt;/ref-type&gt;&lt;contributors&gt;&lt;authors&gt;&lt;author&gt;Shultz, Susanne&lt;/author&gt;&lt;author&gt;Dunbar, R.I.M&lt;/author&gt;&lt;/authors&gt;&lt;/contributors&gt;&lt;titles&gt;&lt;title&gt;Both social and ecological factors predi</w:instrText>
            </w:r>
            <w:r>
              <w:instrText xml:space="preserve">ct ungulate brain size&lt;/title&gt;&lt;secondary-title&gt;Proceedings of the Royal Society B: Biological Sciences&lt;/secondary-title&gt;&lt;/titles&gt;&lt;periodical&gt;&lt;full-title&gt;Proceedings of the Royal Society B: Biological Sciences&lt;/full-title&gt;&lt;/periodical&gt;&lt;pages&gt;207-215&lt;/pages&gt;&lt;</w:instrText>
            </w:r>
            <w:r>
              <w:instrText xml:space="preserve">volume&gt;273&lt;/volume&gt;&lt;number&gt;1583&lt;/number&gt;&lt;dates&gt;&lt;year&gt;2006&lt;/year&gt;&lt;/dates&gt;&lt;urls&gt;&lt;related-urls&gt;&lt;url&gt;http://rspb.royalsocietypublishing.org/content/royprsb/273/1583/207.full.pdf&lt;/url&gt;&lt;/related-urls&gt;&lt;/urls&gt;&lt;electronic-resource-num&gt;10.1098/rspb.2005.3283&lt;/electro</w:instrText>
            </w:r>
            <w:r>
              <w:instrText xml:space="preserve">nic-resource-num&gt;&lt;/record&gt;&lt;/Cite&gt;&lt;/EndNote&gt;</w:instrText>
            </w:r>
            <w:r>
              <w:fldChar w:fldCharType="separate"/>
            </w:r>
            <w:r>
              <w:t xml:space="preserve">(Shultz &amp; Dunbar, 2006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Apparent large data source but can access supplementary material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86/s12862-014-0178-z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Yu&lt;/Author&gt;&lt;Year&gt;2014&lt;/Year&gt;&lt;RecNum&gt;445&lt;/RecNum&gt;&lt;DisplayText&gt;(Yu, Karbowski, Sachdev, &amp;amp; Feng, 2014)&lt;/DisplayText&gt;&lt;record&gt;&lt;rec-number&gt;445&lt;/rec-number&gt;&lt;foreign-keys&gt;&lt;key app="EN" db-id="w929a2p9xf5tv3edwrrppe0hszpzaz9</w:instrText>
            </w:r>
            <w:r>
              <w:instrText xml:space="preserve">petzr" timestamp="1521070667"&gt;445&lt;/key&gt;&lt;/foreign-keys&gt;&lt;ref-type name="Journal Article"&gt;17&lt;/ref-type&gt;&lt;contributors&gt;&lt;authors&gt;&lt;author&gt;Yu, Yuguo&lt;/author&gt;&lt;author&gt;Karbowski, Jan&lt;/author&gt;&lt;author&gt;Sachdev, Robert NS&lt;/author&gt;&lt;author&gt;Feng, Jianfeng&lt;/author&gt;&lt;/authors&gt;&lt;</w:instrText>
            </w:r>
            <w:r>
              <w:instrText xml:space="preserve">/contributors&gt;&lt;titles&gt;&lt;title&gt;Effect of temperature and glia in brain size enlargement and origin of allometric body-brain size scaling in vertebrates&lt;/title&gt;&lt;secondary-title&gt;BMC Evolutionary Biology&lt;/secondary-title&gt;&lt;/titles&gt;&lt;periodical&gt;&lt;full-title&gt;BMC Evol</w:instrText>
            </w:r>
            <w:r>
              <w:instrText xml:space="preserve">utionary Biology&lt;/full-title&gt;&lt;/periodical&gt;&lt;pages&gt;178&lt;/pages&gt;&lt;volume&gt;14&lt;/volume&gt;&lt;number&gt;1&lt;/number&gt;&lt;dates&gt;&lt;year&gt;2014&lt;/year&gt;&lt;pub-dates&gt;&lt;date&gt;October 03&lt;/date&gt;&lt;/pub-dates&gt;&lt;/dates&gt;&lt;isbn&gt;1471-2148&lt;/isbn&gt;&lt;label&gt;Yu2014&lt;/label&gt;&lt;work-type&gt;journal article&lt;/work-type&gt;&lt;</w:instrText>
            </w:r>
            <w:r>
              <w:instrText xml:space="preserve">urls&gt;&lt;related-urls&gt;&lt;url&gt;https://doi.org/10.1186/s12862-014-0178-z&lt;/url&gt;&lt;/related-urls&gt;&lt;/urls&gt;&lt;electronic-resource-num&gt;10.1186/s12862-014-0178-z&lt;/electronic-resource-num&gt;&lt;/record&gt;&lt;/Cite&gt;&lt;/EndNote&gt;</w:instrText>
            </w:r>
            <w:r>
              <w:fldChar w:fldCharType="separate"/>
            </w:r>
            <w:r>
              <w:t xml:space="preserve">(Yu, Karbowski, Sachdev, &amp; Feng, 201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graph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3389/fpsyg.2013.00396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Willemet&lt;/Author&gt;&lt;Year&gt;2013&lt;/Year&gt;&lt;RecNum&gt;444&lt;/RecNum&gt;&lt;DisplayText&gt;(Willemet, 2013)&lt;/DisplayText&gt;&lt;record&gt;&lt;rec-number&gt;444&lt;/rec-number&gt;&lt;foreign-keys&gt;&lt;key app="EN" db-id="w929a2p9xf5tv3edwrrppe0hszpzaz9petzr" timestamp="15</w:instrText>
            </w:r>
            <w:r>
              <w:instrText xml:space="preserve">21070550"&gt;444&lt;/key&gt;&lt;/foreign-keys&gt;&lt;ref-type name="Journal Article"&gt;17&lt;/ref-type&gt;&lt;contributors&gt;&lt;authors&gt;&lt;author&gt;Willemet,Romain&lt;/author&gt;&lt;/authors&gt;&lt;/contributors&gt;&lt;auth-address&gt;Mr Romain Willemet,UNAFFILIATED,Toulouse,France,r.willemet@gmx.com&lt;/auth-address&gt;&lt;t</w:instrText>
            </w:r>
            <w:r>
              <w:instrText xml:space="preserve">itles&gt;&lt;title&gt;Reconsidering the evolution of brain, cognition, and behavior in birds and mammals&lt;/title&gt;&lt;secondary-title&gt;Frontiers in Psychology&lt;/secondary-title&gt;&lt;short-title&gt;Reconsidering brain evolution&lt;/short-title&gt;&lt;/titles&gt;&lt;periodical&gt;&lt;full-title&gt;Frontie</w:instrText>
            </w:r>
            <w:r>
              <w:instrText xml:space="preserve">rs in Psychology&lt;/full-title&gt;&lt;/periodical&gt;&lt;volume&gt;4&lt;/volume&gt;&lt;number&gt;396&lt;/number&gt;&lt;keywords&gt;&lt;keyword&gt;Allometry,behaviour,brain evolution,cerebrotypes,Cognition,general intelligence,mentality,Personality&lt;/keyword&gt;&lt;/keywords&gt;&lt;dates&gt;&lt;year&gt;2013&lt;/year&gt;&lt;pub-dates&gt;&lt;</w:instrText>
            </w:r>
            <w:r>
              <w:instrText xml:space="preserve">date&gt;2013-July-01&lt;/date&gt;&lt;/pub-dates&gt;&lt;/dates&gt;&lt;isbn&gt;1664-1078&lt;/isbn&gt;&lt;work-type&gt;Review&lt;/work-type&gt;&lt;urls&gt;&lt;related-urls&gt;&lt;url&gt;https://www.frontiersin.org/article/10.3389/fpsyg.2013.00396&lt;/url&gt;&lt;/related-urls&gt;&lt;/urls&gt;&lt;electronic-resource-num&gt;10.3389/fpsyg.2013.00396</w:instrText>
            </w:r>
            <w:r>
              <w:instrText xml:space="preserve">&lt;/electronic-resource-num&gt;&lt;language&gt;English&lt;/language&gt;&lt;/record&gt;&lt;/Cite&gt;&lt;/EndNote&gt;</w:instrText>
            </w:r>
            <w:r>
              <w:fldChar w:fldCharType="separate"/>
            </w:r>
            <w:r>
              <w:t xml:space="preserve">(Willemet, 201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graph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Miyazaki&lt;/Author&gt;&lt;Year&gt;1981&lt;/Year&gt;&lt;RecNum&gt;1090&lt;/RecNum&gt;&lt;DisplayText&gt;(Miyazaki, Fujiyama, &amp;amp; Fujise, 1981)&lt;/DisplayText&gt;&lt;record&gt;&lt;rec-number&gt;1090&lt;/rec-number&gt;&lt;foreign-keys&gt;&lt;key app="EN" db-id="w929a2p9xf5tv3edwrrppe0hs</w:instrText>
            </w:r>
            <w:r>
              <w:instrText xml:space="preserve">zpzaz9petzr" timestamp="1532654945"&gt;1090&lt;/key&gt;&lt;/foreign-keys&gt;&lt;ref-type name="Book"&gt;6&lt;/ref-type&gt;&lt;contributors&gt;&lt;authors&gt;&lt;author&gt;Miyazaki, Nobuyuki&lt;/author&gt;&lt;author&gt;Fujiyama, Toraya&lt;/author&gt;&lt;author&gt;Fujise, Yoshihiro&lt;/author&gt;&lt;/authors&gt;&lt;/contributors&gt;&lt;titles&gt;&lt;tit</w:instrText>
            </w:r>
            <w:r>
              <w:instrText xml:space="preserve">le&gt;Body and organ weight of striped and spotted dolphins off the Pacific coast of Japan&lt;/title&gt;&lt;/titles&gt;&lt;dates&gt;&lt;year&gt;1981&lt;/year&gt;&lt;/dates&gt;&lt;publisher&gt;Whales Research Institute&lt;/publisher&gt;&lt;urls&gt;&lt;/urls&gt;&lt;/record&gt;&lt;/Cite&gt;&lt;/EndNote&gt;</w:instrText>
            </w:r>
            <w:r>
              <w:fldChar w:fldCharType="separate"/>
            </w:r>
            <w:r>
              <w:t xml:space="preserve">(Miyazaki, Fujiyama, &amp; Fujise, 1981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graphs (log values)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139/z01-204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Iwaniuk&lt;/Author&gt;&lt;Year&gt;2003&lt;/Year&gt;&lt;RecNum&gt;1091&lt;/RecNum&gt;&lt;DisplayText&gt;(Iwaniuk &amp;amp; Nelson, 2003)&lt;/DisplayText&gt;&lt;record&gt;&lt;rec-number&gt;1091&lt;/rec-number&gt;&lt;foreign-keys&gt;&lt;key app="EN" db-id="w929a2p9xf5tv3edwrrppe0hszpzaz9petzr" </w:instrText>
            </w:r>
            <w:r>
              <w:instrText xml:space="preserve">timestamp="1532655175"&gt;1091&lt;/key&gt;&lt;/foreign-keys&gt;&lt;ref-type name="Journal Article"&gt;17&lt;/ref-type&gt;&lt;contributors&gt;&lt;authors&gt;&lt;author&gt;Iwaniuk, Andrew N&lt;/author&gt;&lt;author&gt;Nelson, John E&lt;/author&gt;&lt;/authors&gt;&lt;/contributors&gt;&lt;titles&gt;&lt;title&gt;Developmental differences are corre</w:instrText>
            </w:r>
            <w:r>
              <w:instrText xml:space="preserve">lated with relative brain size in birds: a comparative analysis&lt;/title&gt;&lt;secondary-title&gt;Canadian Journal of Zoology&lt;/secondary-title&gt;&lt;/titles&gt;&lt;periodical&gt;&lt;full-title&gt;Canadian Journal of Zoology&lt;/full-title&gt;&lt;/periodical&gt;&lt;pages&gt;1913-1928&lt;/pages&gt;&lt;volume&gt;81&lt;/vo</w:instrText>
            </w:r>
            <w:r>
              <w:instrText xml:space="preserve">lume&gt;&lt;number&gt;12&lt;/number&gt;&lt;dates&gt;&lt;year&gt;2003&lt;/year&gt;&lt;/dates&gt;&lt;isbn&gt;0008-4301&lt;/isbn&gt;&lt;urls&gt;&lt;/urls&gt;&lt;electronic-resource-num&gt;10.1139/z03-190&lt;/electronic-resource-num&gt;&lt;/record&gt;&lt;/Cite&gt;&lt;/EndNote&gt;</w:instrText>
            </w:r>
            <w:r>
              <w:fldChar w:fldCharType="separate"/>
            </w:r>
            <w:r>
              <w:t xml:space="preserve">(Iwaniuk &amp; Nelson, 200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Data in graph (log values)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</w:t>
            </w:r>
            <w:r>
              <w:t xml:space="preserve">-</w:t>
            </w:r>
            <w:r>
              <w:t xml:space="preserve">10.1007/s10519-014-9646-x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ouchard&lt;/Author&gt;&lt;Year&gt;2014&lt;/Year&gt;&lt;RecNum&gt;185&lt;/RecNum&gt;&lt;DisplayText&gt;(Bouchard, 2014)&lt;/DisplayText&gt;&lt;record&gt;&lt;rec-number&gt;185&lt;/rec-number&gt;&lt;foreign-keys&gt;&lt;key app="EN" db-id="w929a2p9xf5tv3edwrrppe0hszpzaz9petzr" timestamp="15</w:instrText>
            </w:r>
            <w:r>
              <w:instrText xml:space="preserve">20998986"&gt;185&lt;/key&gt;&lt;/foreign-keys&gt;&lt;ref-type name="Journal Article"&gt;17&lt;/ref-type&gt;&lt;contributors&gt;&lt;authors&gt;&lt;author&gt;Bouchard, Thomas J.&lt;/author&gt;&lt;/authors&gt;&lt;/contributors&gt;&lt;titles&gt;&lt;title&gt;Genes, Evolution and Intelligence&lt;/title&gt;&lt;secondary-title&gt;Behavior Genetics&lt;/s</w:instrText>
            </w:r>
            <w:r>
              <w:instrText xml:space="preserve">econdary-title&gt;&lt;/titles&gt;&lt;periodical&gt;&lt;full-title&gt;Behavior Genetics&lt;/full-title&gt;&lt;/periodical&gt;&lt;pages&gt;549-577&lt;/pages&gt;&lt;volume&gt;44&lt;/volume&gt;&lt;number&gt;6&lt;/number&gt;&lt;dates&gt;&lt;year&gt;2014&lt;/year&gt;&lt;pub-dates&gt;&lt;date&gt;November 01&lt;/date&gt;&lt;/pub-dates&gt;&lt;/dates&gt;&lt;isbn&gt;1573-3297&lt;/isbn&gt;&lt;label</w:instrText>
            </w:r>
            <w:r>
              <w:instrText xml:space="preserve">&gt;Bouchard2014&lt;/label&gt;&lt;work-type&gt;journal article&lt;/work-type&gt;&lt;urls&gt;&lt;related-urls&gt;&lt;url&gt;https://doi.org/10.1007/s10519-014-9646-x&lt;/url&gt;&lt;/related-urls&gt;&lt;/urls&gt;&lt;electronic-resource-num&gt;10.1007/s10519-014-9646-x&lt;/electronic-resource-num&gt;&lt;/record&gt;&lt;/Cite&gt;&lt;/EndNote&gt;</w:instrText>
            </w:r>
            <w:r>
              <w:fldChar w:fldCharType="separate"/>
            </w:r>
            <w:r>
              <w:t xml:space="preserve">(Bouchard, 2014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raw data – lots of referenc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2/jmor.1051460303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asira&lt;/Author&gt;&lt;Year&gt;1975&lt;/Year&gt;&lt;RecNum&gt;1092&lt;/RecNum&gt;&lt;DisplayText&gt;(Sasira, 1975)&lt;/DisplayText&gt;&lt;record&gt;&lt;rec-number&gt;1092&lt;/rec-number&gt;&lt;foreign-keys&gt;&lt;key app="EN" db-id="w929a2p9xf5tv3edwrrppe0hszpzaz9petzr" timestamp="1532</w:instrText>
            </w:r>
            <w:r>
              <w:instrText xml:space="preserve">657017"&gt;1092&lt;/key&gt;&lt;/foreign-keys&gt;&lt;ref-type name="Journal Article"&gt;17&lt;/ref-type&gt;&lt;contributors&gt;&lt;authors&gt;&lt;author&gt;Babu K. Sasira&lt;/author&gt;&lt;/authors&gt;&lt;/contributors&gt;&lt;titles&gt;&lt;title&gt;Post embryonic development of the central nervous system of the spider Argiope auran</w:instrText>
            </w:r>
            <w:r>
              <w:instrText xml:space="preserve">tia (Lucas)&lt;/title&gt;&lt;secondary-title&gt;Journal of Morphology&lt;/secondary-title&gt;&lt;/titles&gt;&lt;periodical&gt;&lt;full-title&gt;Journal of Morphology&lt;/full-title&gt;&lt;/periodical&gt;&lt;pages&gt;325-342&lt;/pages&gt;&lt;volume&gt;146&lt;/volume&gt;&lt;number&gt;3&lt;/number&gt;&lt;dates&gt;&lt;year&gt;1975&lt;/year&gt;&lt;/dates&gt;&lt;urls&gt;&lt;rel</w:instrText>
            </w:r>
            <w:r>
              <w:instrText xml:space="preserve">ated-urls&gt;&lt;url&gt;https://onlinelibrary.wiley.com/doi/abs/10.1002/jmor.1051460303&lt;/url&gt;&lt;/related-urls&gt;&lt;/urls&gt;&lt;electronic-resource-num&gt;10.1002/jmor.1051460303&lt;/electronic-resource-num&gt;&lt;/record&gt;&lt;/Cite&gt;&lt;/EndNote&gt;</w:instrText>
            </w:r>
            <w:r>
              <w:fldChar w:fldCharType="separate"/>
            </w:r>
            <w:r>
              <w:t xml:space="preserve">(Sasira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/CNS volum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Hill, 197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ill&lt;/Author&gt;&lt;Year&gt;1975&lt;/Year&gt;&lt;RecNum&gt;1077&lt;/RecNum&gt;&lt;DisplayText&gt;(Hill, 1975)&lt;/DisplayText&gt;&lt;record&gt;&lt;rec-number&gt;1077&lt;/rec-number&gt;&lt;foreign-keys&gt;&lt;key app="EN" db-id="w929a2p9xf5tv3edwrrppe0hszpzaz9petzr" timestamp="15312710</w:instrText>
            </w:r>
            <w:r>
              <w:instrText xml:space="preserve">71"&gt;1077&lt;/key&gt;&lt;/foreign-keys&gt;&lt;ref-type name="Journal Article"&gt;17&lt;/ref-type&gt;&lt;contributors&gt;&lt;authors&gt;&lt;author&gt;Hill, David Edwin&lt;/author&gt;&lt;/authors&gt;&lt;/contributors&gt;&lt;titles&gt;&lt;title&gt;The structure of the central nervous system of jumping spiders of the genus Phidippus</w:instrText>
            </w:r>
            <w:r>
              <w:instrText xml:space="preserve"> (Araneae: Salticidae)&lt;/title&gt;&lt;/titles&gt;&lt;dates&gt;&lt;year&gt;1975&lt;/year&gt;&lt;/dates&gt;&lt;urls&gt;&lt;/urls&gt;&lt;/record&gt;&lt;/Cite&gt;&lt;/EndNote&gt;</w:instrText>
            </w:r>
            <w:r>
              <w:fldChar w:fldCharType="separate"/>
            </w:r>
            <w:r>
              <w:t xml:space="preserve">(Hill, 197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Babu, 196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Babu&lt;/Author&gt;&lt;Year&gt;1965&lt;/Year&gt;&lt;RecNum&gt;1100&lt;/RecNum&gt;&lt;DisplayText&gt;(K Sasira Babu, 1965)&lt;/DisplayText&gt;&lt;record&gt;&lt;rec-number&gt;1100&lt;/rec-number&gt;&lt;foreign-keys&gt;&lt;key app="EN" db-id="w929a2p9xf5tv3edwrrppe0hszpzaz9petzr" timestamp=</w:instrText>
            </w:r>
            <w:r>
              <w:instrText xml:space="preserve">"1534300374"&gt;1100&lt;/key&gt;&lt;/foreign-keys&gt;&lt;ref-type name="Book"&gt;6&lt;/ref-type&gt;&lt;contributors&gt;&lt;authors&gt;&lt;author&gt;Babu, K Sasira&lt;/author&gt;&lt;/authors&gt;&lt;/contributors&gt;&lt;titles&gt;&lt;title&gt;Anatomy of the central nervous system of arachnids&lt;/title&gt;&lt;/titles&gt;&lt;dates&gt;&lt;year&gt;1965&lt;/year&gt;</w:instrText>
            </w:r>
            <w:r>
              <w:instrText xml:space="preserve">&lt;/dates&gt;&lt;publisher&gt;G. Fischer&lt;/publisher&gt;&lt;urls&gt;&lt;/urls&gt;&lt;/record&gt;&lt;/Cite&gt;&lt;/EndNote&gt;</w:instrText>
            </w:r>
            <w:r>
              <w:fldChar w:fldCharType="separate"/>
            </w:r>
            <w:r>
              <w:t xml:space="preserve">(K Sasira Babu, 1965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Could not locate total brain volum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2/cne.90035040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Hanström&lt;/Author&gt;&lt;Year&gt;1923&lt;/Year&gt;&lt;RecNum&gt;1101&lt;/RecNum&gt;&lt;DisplayText&gt;(Bertil Hanström, 1923)&lt;/DisplayText&gt;&lt;record&gt;&lt;rec-number&gt;1101&lt;/rec-number&gt;&lt;foreign-keys&gt;&lt;key app="EN" db-id="w929a2p9xf5tv3edwrrppe0hszpzaz9petzr" time</w:instrText>
            </w:r>
            <w:r>
              <w:instrText xml:space="preserve">stamp="1534300934"&gt;1101&lt;/key&gt;&lt;/foreign-keys&gt;&lt;ref-type name="Journal Article"&gt;17&lt;/ref-type&gt;&lt;contributors&gt;&lt;authors&gt;&lt;author&gt;Hanström, Bertil&lt;/author&gt;&lt;/authors&gt;&lt;/contributors&gt;&lt;titles&gt;&lt;title&gt;Further notes on the central nervous system of arachnids: Scorpions, ph</w:instrText>
            </w:r>
            <w:r>
              <w:instrText xml:space="preserve">alangids, and trap-door spiders&lt;/title&gt;&lt;secondary-title&gt;Journal of Comparative Neurology&lt;/secondary-title&gt;&lt;/titles&gt;&lt;periodical&gt;&lt;full-title&gt;Journal of Comparative Neurology&lt;/full-title&gt;&lt;/periodical&gt;&lt;pages&gt;249-274&lt;/pages&gt;&lt;volume&gt;35&lt;/volume&gt;&lt;number&gt;4&lt;/number&gt;&lt;</w:instrText>
            </w:r>
            <w:r>
              <w:instrText xml:space="preserve">dates&gt;&lt;year&gt;1923&lt;/year&gt;&lt;/dates&gt;&lt;urls&gt;&lt;related-urls&gt;&lt;url&gt;https://onlinelibrary.wiley.com/doi/abs/10.1002/cne.900350402&lt;/url&gt;&lt;/related-urls&gt;&lt;/urls&gt;&lt;electronic-resource-num&gt;10.1002/cne.900350402&lt;/electronic-resource-num&gt;&lt;/record&gt;&lt;/Cite&gt;&lt;/EndNote&gt;</w:instrText>
            </w:r>
            <w:r>
              <w:fldChar w:fldCharType="separate"/>
            </w:r>
            <w:r>
              <w:t xml:space="preserve">(Bertil Hanström, 192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Reports on cephalothorax size but not brain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002/cne.903280105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trausfeld&lt;/Author&gt;&lt;Year&gt;1993&lt;/Year&gt;&lt;RecNum&gt;1102&lt;/RecNum&gt;&lt;DisplayText&gt;(Nicholas J. Strausfeld, Weltzien, &amp;amp; Barth, 1993)&lt;/DisplayText&gt;&lt;record&gt;&lt;rec-number&gt;1102&lt;/rec-number&gt;&lt;foreign-keys&gt;&lt;key app="EN" db-id="w929a2p9xf</w:instrText>
            </w:r>
            <w:r>
              <w:instrText xml:space="preserve">5tv3edwrrppe0hszpzaz9petzr" timestamp="1534302359"&gt;1102&lt;/key&gt;&lt;/foreign-keys&gt;&lt;ref-type name="Journal Article"&gt;17&lt;/ref-type&gt;&lt;contributors&gt;&lt;authors&gt;&lt;author&gt;Strausfeld, Nicholas J.&lt;/author&gt;&lt;author&gt;Weltzien, Peter&lt;/author&gt;&lt;author&gt;Barth, Friedrich G.&lt;/author&gt;&lt;/au</w:instrText>
            </w:r>
            <w:r>
              <w:instrText xml:space="preserve">thors&gt;&lt;/contributors&gt;&lt;titles&gt;&lt;title&gt;Two visual systems in one brain: Neuropils serving the principal eyes of the spider Cupiennius salei&lt;/title&gt;&lt;secondary-title&gt;Journal of Comparative Neurology&lt;/secondary-title&gt;&lt;/titles&gt;&lt;periodical&gt;&lt;full-title&gt;Journal of Co</w:instrText>
            </w:r>
            <w:r>
              <w:instrText xml:space="preserve">mparative Neurology&lt;/full-title&gt;&lt;/periodical&gt;&lt;pages&gt;63-75&lt;/pages&gt;&lt;volume&gt;328&lt;/volume&gt;&lt;number&gt;1&lt;/number&gt;&lt;dates&gt;&lt;year&gt;1993&lt;/year&gt;&lt;/dates&gt;&lt;urls&gt;&lt;related-urls&gt;&lt;url&gt;https://onlinelibrary.wiley.com/doi/abs/10.1002/cne.903280105&lt;/url&gt;&lt;/related-urls&gt;&lt;/urls&gt;&lt;electro</w:instrText>
            </w:r>
            <w:r>
              <w:instrText xml:space="preserve">nic-resource-num&gt;10.1002/cne.903280105&lt;/electronic-resource-num&gt;&lt;/record&gt;&lt;/Cite&gt;&lt;/EndNote&gt;</w:instrText>
            </w:r>
            <w:r>
              <w:fldChar w:fldCharType="separate"/>
            </w:r>
            <w:r>
              <w:t xml:space="preserve">(Nicholas J. Strausfeld, Weltzien, &amp; Barth, 1993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data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101/lm.5.1.11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trausfeld&lt;/Author&gt;&lt;Year&gt;1998&lt;/Year&gt;&lt;RecNum&gt;1103&lt;/RecNum&gt;&lt;DisplayText&gt;(Nicholas J Strausfeld, Hansen, Li, Gomez, &amp;amp; Ito, 1998)&lt;/DisplayText&gt;&lt;record&gt;&lt;rec-number&gt;1103&lt;/rec-number&gt;&lt;foreign-keys&gt;&lt;key app="EN" db-id="w929</w:instrText>
            </w:r>
            <w:r>
              <w:instrText xml:space="preserve">a2p9xf5tv3edwrrppe0hszpzaz9petzr" timestamp="1534303768"&gt;1103&lt;/key&gt;&lt;/foreign-keys&gt;&lt;ref-type name="Journal Article"&gt;17&lt;/ref-type&gt;&lt;contributors&gt;&lt;authors&gt;&lt;author&gt;Strausfeld, Nicholas J&lt;/author&gt;&lt;author&gt;Hansen, Lars&lt;/author&gt;&lt;author&gt;Li, Yongsheng&lt;/author&gt;&lt;author&gt;</w:instrText>
            </w:r>
            <w:r>
              <w:instrText xml:space="preserve">Gomez, Robert S&lt;/author&gt;&lt;author&gt;Ito, Kei&lt;/author&gt;&lt;/authors&gt;&lt;/contributors&gt;&lt;titles&gt;&lt;title&gt;Evolution, discovery, and interpretations of arthropod mushroom bodies&lt;/title&gt;&lt;secondary-title&gt;Learning &amp;amp; memory&lt;/secondary-title&gt;&lt;/titles&gt;&lt;periodical&gt;&lt;full-title&gt;L</w:instrText>
            </w:r>
            <w:r>
              <w:instrText xml:space="preserve">earning &amp;amp; Memory&lt;/full-title&gt;&lt;/periodical&gt;&lt;pages&gt;11-37&lt;/pages&gt;&lt;volume&gt;5&lt;/volume&gt;&lt;number&gt;1&lt;/number&gt;&lt;dates&gt;&lt;year&gt;1998&lt;/year&gt;&lt;/dates&gt;&lt;isbn&gt;1072-0502&lt;/isbn&gt;&lt;urls&gt;&lt;/urls&gt;&lt;electronic-resource-num&gt;10.1101/lm.5.1.11&lt;/electronic-resource-num&gt;&lt;/record&gt;&lt;/Cite&gt;&lt;/En</w:instrText>
            </w:r>
            <w:r>
              <w:instrText xml:space="preserve">dNote&gt;</w:instrText>
            </w:r>
            <w:r>
              <w:fldChar w:fldCharType="separate"/>
            </w:r>
            <w:r>
              <w:t xml:space="preserve">(Nicholas J Strausfeld, Hansen, Li, Gomez, &amp; Ito, 1998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Mushroom bodies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>
              <w:t xml:space="preserve">doi-</w:t>
            </w:r>
            <w:r>
              <w:t xml:space="preserve">10.1111/jzo.12512</w:t>
            </w:r>
            <w:r/>
          </w:p>
        </w:tc>
        <w:tc>
          <w:tcPr>
            <w:tcW w:w="3261" w:type="dxa"/>
            <w:textDirection w:val="lrTb"/>
            <w:noWrap w:val="false"/>
          </w:tcPr>
          <w:p>
            <w:r>
              <w:fldChar w:fldCharType="begin"/>
            </w:r>
            <w:r>
              <w:instrText xml:space="preserve"> ADDIN EN.CITE &lt;EndNote&gt;&lt;Cite&gt;&lt;Author&gt;Steinhoff&lt;/Author&gt;&lt;Year&gt;2018&lt;/Year&gt;&lt;RecNum&gt;1104&lt;/RecNum&gt;&lt;DisplayText&gt;(Steinhoff, Liedtke, Sombke, Schneider, &amp;amp; Uhl, 2018)&lt;/DisplayText&gt;&lt;record&gt;&lt;rec-number&gt;1104&lt;/rec-number&gt;&lt;foreign-keys&gt;&lt;key app="EN" db-id="w929a2p9</w:instrText>
            </w:r>
            <w:r>
              <w:instrText xml:space="preserve">xf5tv3edwrrppe0hszpzaz9petzr" timestamp="1534305059"&gt;1104&lt;/key&gt;&lt;/foreign-keys&gt;&lt;ref-type name="Journal Article"&gt;17&lt;/ref-type&gt;&lt;contributors&gt;&lt;authors&gt;&lt;author&gt;Steinhoff, P. O. M.&lt;/author&gt;&lt;author&gt;Liedtke, J.&lt;/author&gt;&lt;author&gt;Sombke, A.&lt;/author&gt;&lt;author&gt;Schneider, </w:instrText>
            </w:r>
            <w:r>
              <w:instrText xml:space="preserve">J. M.&lt;/author&gt;&lt;author&gt;Uhl, G.&lt;/author&gt;&lt;/authors&gt;&lt;/contributors&gt;&lt;titles&gt;&lt;title&gt;Early environmental conditions affect the volume of higher-order brain centers in a jumping spider&lt;/title&gt;&lt;secondary-title&gt;Journal of Zoology&lt;/secondary-title&gt;&lt;/titles&gt;&lt;periodical</w:instrText>
            </w:r>
            <w:r>
              <w:instrText xml:space="preserve">&gt;&lt;full-title&gt;Journal of Zoology&lt;/full-title&gt;&lt;/periodical&gt;&lt;pages&gt;182-192&lt;/pages&gt;&lt;volume&gt;304&lt;/volume&gt;&lt;number&gt;3&lt;/number&gt;&lt;dates&gt;&lt;year&gt;2018&lt;/year&gt;&lt;/dates&gt;&lt;urls&gt;&lt;related-urls&gt;&lt;url&gt;https://zslpublications.onlinelibrary.wiley.com/doi/abs/10.1111/jzo.12512&lt;/url&gt;&lt;/re</w:instrText>
            </w:r>
            <w:r>
              <w:instrText xml:space="preserve">lated-urls&gt;&lt;/urls&gt;&lt;electronic-resource-num&gt;10.1111/jzo.12512&lt;/electronic-resource-num&gt;&lt;/record&gt;&lt;/Cite&gt;&lt;/EndNote&gt;</w:instrText>
            </w:r>
            <w:r>
              <w:fldChar w:fldCharType="separate"/>
            </w:r>
            <w:r>
              <w:t xml:space="preserve">(Steinhoff, Liedtke, Sombke, Schneider, &amp; Uhl, 2018)</w:t>
            </w:r>
            <w:r>
              <w:fldChar w:fldCharType="end"/>
            </w:r>
            <w:r/>
          </w:p>
        </w:tc>
        <w:tc>
          <w:tcPr>
            <w:tcW w:w="4110" w:type="dxa"/>
            <w:textDirection w:val="lrTb"/>
            <w:noWrap w:val="false"/>
          </w:tcPr>
          <w:p>
            <w:r>
              <w:t xml:space="preserve">No total brain size </w:t>
            </w:r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  <w:tr>
        <w:trPr/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3261" w:type="dxa"/>
            <w:textDirection w:val="lrTb"/>
            <w:noWrap w:val="false"/>
          </w:tcPr>
          <w:p>
            <w:r/>
            <w:r/>
          </w:p>
        </w:tc>
        <w:tc>
          <w:tcPr>
            <w:tcW w:w="4110" w:type="dxa"/>
            <w:textDirection w:val="lrTb"/>
            <w:noWrap w:val="false"/>
          </w:tcPr>
          <w:p>
            <w:r/>
            <w:r/>
          </w:p>
        </w:tc>
      </w:tr>
    </w:tbl>
    <w:p>
      <w:r/>
      <w:r/>
    </w:p>
    <w:p>
      <w:pPr>
        <w:rPr>
          <w:rFonts w:ascii="Calibri" w:hAnsi="Calibri"/>
        </w:rPr>
      </w:pPr>
      <w:r>
        <w:rPr>
          <w:rFonts w:ascii="Calibri" w:hAnsi="Calibri"/>
        </w:rPr>
      </w:r>
      <w:r/>
    </w:p>
    <w:p>
      <w:pPr>
        <w:pStyle w:val="171"/>
        <w:ind w:left="720" w:hanging="719"/>
      </w:pP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REFLIST </w:instrText>
      </w:r>
      <w:r>
        <w:rPr>
          <w:rFonts w:ascii="Calibri" w:hAnsi="Calibri"/>
        </w:rPr>
        <w:fldChar w:fldCharType="separate"/>
      </w:r>
      <w:r>
        <w:t xml:space="preserve">Acar, E., Smith, B., Hansen, L., &amp; Booth, G. (2001). Use of calorespirometry to determine effects of temperature on metabolic efficiency of an insect. </w:t>
      </w:r>
      <w:r>
        <w:rPr>
          <w:i/>
        </w:rPr>
        <w:t xml:space="preserve">Environmental entomology, 30</w:t>
      </w:r>
      <w:r>
        <w:t xml:space="preserve">(5), 811-816. doi:10.1603/0046-225X-30.5.811</w:t>
      </w:r>
      <w:r/>
    </w:p>
    <w:p>
      <w:pPr>
        <w:pStyle w:val="171"/>
        <w:ind w:left="720" w:hanging="719"/>
      </w:pPr>
      <w:r>
        <w:t xml:space="preserve">Aiello, L. C., &amp; Wheele, P. (1995). The expensive tissue hypothesis - The brain and digestive system in human and primate evolution. </w:t>
      </w:r>
      <w:r>
        <w:rPr>
          <w:i/>
        </w:rPr>
        <w:t xml:space="preserve">Curr Anthrop, 36</w:t>
      </w:r>
      <w:r>
        <w:t xml:space="preserve">. doi:10.1086/204350</w:t>
      </w:r>
      <w:r/>
    </w:p>
    <w:p>
      <w:pPr>
        <w:pStyle w:val="171"/>
        <w:ind w:left="720" w:hanging="719"/>
      </w:pPr>
      <w:r>
        <w:t xml:space="preserve">Amiel, J. J., Tingley, R., &amp; Shine, R. (2011). Smart moves: effects of relative brain size on establishment success of invasive amphibians and reptiles. </w:t>
      </w:r>
      <w:r>
        <w:rPr>
          <w:i/>
        </w:rPr>
        <w:t xml:space="preserve">PLoS One, 6</w:t>
      </w:r>
      <w:r>
        <w:t xml:space="preserve">(4), e18277. doi:10.1371/journal.pone.0018277</w:t>
      </w:r>
      <w:r/>
    </w:p>
    <w:p>
      <w:pPr>
        <w:pStyle w:val="171"/>
        <w:ind w:left="720" w:hanging="719"/>
      </w:pPr>
      <w:r>
        <w:t xml:space="preserve">Argyropoulou, M., &amp; Stamou, G. (1993). Respiratory activity of the collembolan Onychiurus meridiatus. </w:t>
      </w:r>
      <w:r>
        <w:rPr>
          <w:i/>
        </w:rPr>
        <w:t xml:space="preserve">Journal of insect physiology, 39</w:t>
      </w:r>
      <w:r>
        <w:t xml:space="preserve">(3), 217-222. doi:10.1016/0022-1910(93)90091-5</w:t>
      </w:r>
      <w:r/>
    </w:p>
    <w:p>
      <w:pPr>
        <w:pStyle w:val="171"/>
        <w:ind w:left="720" w:hanging="719"/>
      </w:pPr>
      <w:r>
        <w:t xml:space="preserve">Babu, K. S. (1965). </w:t>
      </w:r>
      <w:r>
        <w:rPr>
          <w:i/>
        </w:rPr>
        <w:t xml:space="preserve">Anatomy of the central nervous system of arachnids</w:t>
      </w:r>
      <w:r>
        <w:t xml:space="preserve">: G. Fischer.</w:t>
      </w:r>
      <w:r/>
    </w:p>
    <w:p>
      <w:pPr>
        <w:pStyle w:val="171"/>
        <w:ind w:left="720" w:hanging="719"/>
      </w:pPr>
      <w:r>
        <w:t xml:space="preserve">Babu, K. S., &amp; Barth, F. G. (1984). Neuroanatomy of the central nervous system of the wandering spider, Cupiennius salei (Arachnida, Araneida). </w:t>
      </w:r>
      <w:r>
        <w:rPr>
          <w:i/>
        </w:rPr>
        <w:t xml:space="preserve">Zoomorphology, 104</w:t>
      </w:r>
      <w:r>
        <w:t xml:space="preserve">(6), 344-359. doi:10.1007/bf00312185</w:t>
      </w:r>
      <w:r/>
    </w:p>
    <w:p>
      <w:pPr>
        <w:pStyle w:val="171"/>
        <w:ind w:left="720" w:hanging="719"/>
      </w:pPr>
      <w:r>
        <w:t xml:space="preserve">Bailey, C., &amp; Singh, N. (1977). An energy budget for Mamestra configurata (Lepidoptera: Noctuidae). </w:t>
      </w:r>
      <w:r>
        <w:rPr>
          <w:i/>
        </w:rPr>
        <w:t xml:space="preserve">The Canadian Entomologist, 109</w:t>
      </w:r>
      <w:r>
        <w:t xml:space="preserve">(5), 687-693. doi:10.4039:Ent109687-5</w:t>
      </w:r>
      <w:r/>
    </w:p>
    <w:p>
      <w:pPr>
        <w:pStyle w:val="171"/>
        <w:ind w:left="720" w:hanging="719"/>
      </w:pPr>
      <w:r>
        <w:t xml:space="preserve">Baroni-Urbani, C., &amp; Nielsen, M. G. (1990). Energetics and foraging behaviour of the European seed harvesting ant Messor capitatus: II. Do ants optimize their harvesting? </w:t>
      </w:r>
      <w:r>
        <w:rPr>
          <w:i/>
        </w:rPr>
        <w:t xml:space="preserve">Physiological Entomology, 15</w:t>
      </w:r>
      <w:r>
        <w:t xml:space="preserve">(4), 449-461. doi:10.1111/j.1365-3032.1990.tb00534.x</w:t>
      </w:r>
      <w:r/>
    </w:p>
    <w:p>
      <w:pPr>
        <w:pStyle w:val="171"/>
        <w:ind w:left="720" w:hanging="719"/>
      </w:pPr>
      <w:r>
        <w:t xml:space="preserve">Bartholomew, G. A., &amp; Trost, C. H. (1970). Temperature regulation in the speckled mousebird, Colius striatus. </w:t>
      </w:r>
      <w:r>
        <w:rPr>
          <w:i/>
        </w:rPr>
        <w:t xml:space="preserve">The Condor, 72</w:t>
      </w:r>
      <w:r>
        <w:t xml:space="preserve">(2), 141-146. doi:10.2307/1366623</w:t>
      </w:r>
      <w:r/>
    </w:p>
    <w:p>
      <w:pPr>
        <w:pStyle w:val="171"/>
        <w:ind w:left="720" w:hanging="719"/>
      </w:pPr>
      <w:r>
        <w:t xml:space="preserve">Beekman, M., &amp; van Stratum, P. (1999). Respiration in bumblebee queens: effect of life phase on the discontinuous ventilation cycle. </w:t>
      </w:r>
      <w:r>
        <w:rPr>
          <w:i/>
        </w:rPr>
        <w:t xml:space="preserve">Entomologia Experimentalis et Applicata, 92</w:t>
      </w:r>
      <w:r>
        <w:t xml:space="preserve">(3), 295-298. doi:10.1046/j.1570-7458.1999.00550.x</w:t>
      </w:r>
      <w:r/>
    </w:p>
    <w:p>
      <w:pPr>
        <w:pStyle w:val="171"/>
        <w:ind w:left="720" w:hanging="719"/>
      </w:pPr>
      <w:r>
        <w:t xml:space="preserve">Benedict, F. G., &amp; Fox, E. L. (1927). The gaseous metabolism of large wild birds under aviary life. </w:t>
      </w:r>
      <w:r>
        <w:rPr>
          <w:i/>
        </w:rPr>
        <w:t xml:space="preserve">Proceedings of the American Philosophical Society, 66</w:t>
      </w:r>
      <w:r>
        <w:t xml:space="preserve">, 511-534. </w:t>
      </w:r>
      <w:r/>
    </w:p>
    <w:p>
      <w:pPr>
        <w:pStyle w:val="171"/>
        <w:ind w:left="720" w:hanging="719"/>
      </w:pPr>
      <w:r>
        <w:t xml:space="preserve">Bennett, A. F., Dawson, W. R., &amp; Bartholomew, G. A. (1975). Effects of activity and temperature on aerobic and anaerobic metabolism in the Galapagos marine iguana. </w:t>
      </w:r>
      <w:r>
        <w:rPr>
          <w:i/>
        </w:rPr>
        <w:t xml:space="preserve">Journal of comparative physiology, 100</w:t>
      </w:r>
      <w:r>
        <w:t xml:space="preserve">(4), 317-329. doi:10.1007/bf00691052</w:t>
      </w:r>
      <w:r/>
    </w:p>
    <w:p>
      <w:pPr>
        <w:pStyle w:val="171"/>
        <w:ind w:left="720" w:hanging="719"/>
      </w:pPr>
      <w:r>
        <w:t xml:space="preserve">Benson-Amram, S., Dantzer, B., Stricker, G., Swanson, E. M., &amp; Holekamp, K. E. (2016). Brain size predicts problem-solving ability in mammalian carnivores. </w:t>
      </w:r>
      <w:r>
        <w:rPr>
          <w:i/>
        </w:rPr>
        <w:t xml:space="preserve">Proceedings of the National Academy of Sciences, 113</w:t>
      </w:r>
      <w:r>
        <w:t xml:space="preserve">(9), 2532-2537. doi:10.1073/pnas.1505913113</w:t>
      </w:r>
      <w:r/>
    </w:p>
    <w:p>
      <w:pPr>
        <w:pStyle w:val="171"/>
        <w:ind w:left="720" w:hanging="719"/>
      </w:pPr>
      <w:r>
        <w:t xml:space="preserve">Booth, D. T. (1989). Metabolism in malleefowl (Leipoa ocellata). </w:t>
      </w:r>
      <w:r>
        <w:rPr>
          <w:i/>
        </w:rPr>
        <w:t xml:space="preserve">Comparative Biochemistry and Physiology Part A: Physiology, 92</w:t>
      </w:r>
      <w:r>
        <w:t xml:space="preserve">(2), 207-209. doi:10.1016/0300-9629(89)90154-0</w:t>
      </w:r>
      <w:r/>
    </w:p>
    <w:p>
      <w:pPr>
        <w:pStyle w:val="171"/>
        <w:ind w:left="720" w:hanging="719"/>
      </w:pPr>
      <w:r>
        <w:t xml:space="preserve">Bosch, M., Chown, S. L., &amp; Scholtz, C. H. (2000). Discontinuous gas exchange and water loss in the keratin beetle Omorgus radula: further evidence against the water conservation hypothesis? </w:t>
      </w:r>
      <w:r>
        <w:rPr>
          <w:i/>
        </w:rPr>
        <w:t xml:space="preserve">Physiological Entomology, 25</w:t>
      </w:r>
      <w:r>
        <w:t xml:space="preserve">(4), 309-314. doi:10.1111/j.1365-3032.2000.00197.x</w:t>
      </w:r>
      <w:r/>
    </w:p>
    <w:p>
      <w:pPr>
        <w:pStyle w:val="171"/>
        <w:ind w:left="720" w:hanging="719"/>
      </w:pPr>
      <w:r>
        <w:t xml:space="preserve">Bouchard, T. J. (2014). Genes, Evolution and Intelligence. </w:t>
      </w:r>
      <w:r>
        <w:rPr>
          <w:i/>
        </w:rPr>
        <w:t xml:space="preserve">Behavior Genetics, 44</w:t>
      </w:r>
      <w:r>
        <w:t xml:space="preserve">(6), 549-577. doi:10.1007/s10519-014-9646-x</w:t>
      </w:r>
      <w:r/>
    </w:p>
    <w:p>
      <w:pPr>
        <w:pStyle w:val="171"/>
        <w:ind w:left="720" w:hanging="719"/>
      </w:pPr>
      <w:r>
        <w:t xml:space="preserve">Bucher, T. L. (1985). Ventilation and oxygen consumption inAmazona viridigenalis. </w:t>
      </w:r>
      <w:r>
        <w:rPr>
          <w:i/>
        </w:rPr>
        <w:t xml:space="preserve">Journal of Comparative Physiology B, 155</w:t>
      </w:r>
      <w:r>
        <w:t xml:space="preserve">(3), 269-276. doi:10.1007/bf00687467</w:t>
      </w:r>
      <w:r/>
    </w:p>
    <w:p>
      <w:pPr>
        <w:pStyle w:val="171"/>
        <w:ind w:left="720" w:hanging="719"/>
      </w:pPr>
      <w:r>
        <w:t xml:space="preserve">Buck, J. B., &amp; Keister, M. L. (1949). Respiration and water loss in the adult blowfly, Phormia regina, and their relation to the physiological action of DDT. </w:t>
      </w:r>
      <w:r>
        <w:rPr>
          <w:i/>
        </w:rPr>
        <w:t xml:space="preserve">The Biological Bulletin, 97</w:t>
      </w:r>
      <w:r>
        <w:t xml:space="preserve">(1), 64-81. </w:t>
      </w:r>
      <w:r/>
    </w:p>
    <w:p>
      <w:pPr>
        <w:pStyle w:val="171"/>
        <w:ind w:left="720" w:hanging="719"/>
      </w:pPr>
      <w:r>
        <w:t xml:space="preserve">Burns, J. G., &amp; Rodd, F. H. (2008). Hastiness, brain size and predation regime affect the performance of wild guppies in a spatial memory task. </w:t>
      </w:r>
      <w:r>
        <w:rPr>
          <w:i/>
        </w:rPr>
        <w:t xml:space="preserve">Animal Behaviour, 76</w:t>
      </w:r>
      <w:r>
        <w:t xml:space="preserve">(3), 911-922. </w:t>
      </w:r>
      <w:r/>
    </w:p>
    <w:p>
      <w:pPr>
        <w:pStyle w:val="171"/>
        <w:ind w:left="720" w:hanging="719"/>
      </w:pPr>
      <w:r>
        <w:t xml:space="preserve">Byrne, R. W., &amp; Bates, L. A. (2007). Sociality, evolution and cognition. </w:t>
      </w:r>
      <w:r>
        <w:rPr>
          <w:i/>
        </w:rPr>
        <w:t xml:space="preserve">Current biology, 17</w:t>
      </w:r>
      <w:r>
        <w:t xml:space="preserve">(16), 714-723. doi:10.1016/j.cub.2007.05.069</w:t>
      </w:r>
      <w:r/>
    </w:p>
    <w:p>
      <w:pPr>
        <w:pStyle w:val="171"/>
        <w:ind w:left="720" w:hanging="719"/>
      </w:pPr>
      <w:r>
        <w:t xml:space="preserve">Calder, W., &amp; Schmidt-Nielsen, K. (1967). Temperature regulation and evaporation in the pigeon and the roadrunner. </w:t>
      </w:r>
      <w:r>
        <w:rPr>
          <w:i/>
        </w:rPr>
        <w:t xml:space="preserve">American Journal of Physiology-Legacy Content, 213</w:t>
      </w:r>
      <w:r>
        <w:t xml:space="preserve">(4), 883-889. doi:10.1152/ajplegacy.1967.213.4.883</w:t>
      </w:r>
      <w:r/>
    </w:p>
    <w:p>
      <w:pPr>
        <w:pStyle w:val="171"/>
        <w:ind w:left="720" w:hanging="719"/>
      </w:pPr>
      <w:r>
        <w:t xml:space="preserve">Campbell, A., Singh, N., &amp; Sinha, R. (1976). Bioenergetics of the granary weevil, Sitophilus granarius (L.)(Coleoptera: Curculionidae). </w:t>
      </w:r>
      <w:r>
        <w:rPr>
          <w:i/>
        </w:rPr>
        <w:t xml:space="preserve">Canadian Journal of Zoology, 54</w:t>
      </w:r>
      <w:r>
        <w:t xml:space="preserve">(5), 786-798. doi:10.1139/z76-088</w:t>
      </w:r>
      <w:r/>
    </w:p>
    <w:p>
      <w:pPr>
        <w:pStyle w:val="171"/>
        <w:ind w:left="720" w:hanging="719"/>
      </w:pPr>
      <w:r>
        <w:t xml:space="preserve">Chappell, M. A., &amp; Ellis, T. M. (1987). Resting metabolic rates in boid snakes: allometric relationships and temperature effects. </w:t>
      </w:r>
      <w:r>
        <w:rPr>
          <w:i/>
        </w:rPr>
        <w:t xml:space="preserve">Journal of Comparative Physiology B, 157</w:t>
      </w:r>
      <w:r>
        <w:t xml:space="preserve">(2), 227-235. doi:10.1007/bf00692367</w:t>
      </w:r>
      <w:r/>
    </w:p>
    <w:p>
      <w:pPr>
        <w:pStyle w:val="171"/>
        <w:ind w:left="720" w:hanging="719"/>
      </w:pPr>
      <w:r>
        <w:t xml:space="preserve">Chappell, M. A., &amp; Rogowitz, G. L. (2000). Mass, temperature and metabolic effects on discontinuous gas exchange cycles in Eucalyptus-boring beetles (Coleoptera: Cerambycidae). </w:t>
      </w:r>
      <w:r>
        <w:rPr>
          <w:i/>
        </w:rPr>
        <w:t xml:space="preserve">Journal of Experimental Biology, 203</w:t>
      </w:r>
      <w:r>
        <w:t xml:space="preserve">(24), 3809-3820. </w:t>
      </w:r>
      <w:r/>
    </w:p>
    <w:p>
      <w:pPr>
        <w:pStyle w:val="171"/>
        <w:ind w:left="720" w:hanging="719"/>
      </w:pPr>
      <w:r>
        <w:t xml:space="preserve">Chittka, L., &amp; Niven, J. (2009). Are bigger brains better? </w:t>
      </w:r>
      <w:r>
        <w:rPr>
          <w:i/>
        </w:rPr>
        <w:t xml:space="preserve">Current biology, 19</w:t>
      </w:r>
      <w:r>
        <w:t xml:space="preserve">(21), R995-R1008. doi:10.1016/j.cub.2009.08.023</w:t>
      </w:r>
      <w:r/>
    </w:p>
    <w:p>
      <w:pPr>
        <w:pStyle w:val="171"/>
        <w:ind w:left="720" w:hanging="719"/>
      </w:pPr>
      <w:r>
        <w:t xml:space="preserve">Chown, S. L. (1997). Thermal sensitivity of oxygen uptake of Diptera from sub-Antarctic South Georgia and Marion Island. </w:t>
      </w:r>
      <w:r>
        <w:rPr>
          <w:i/>
        </w:rPr>
        <w:t xml:space="preserve">Polar Biology, 17</w:t>
      </w:r>
      <w:r>
        <w:t xml:space="preserve">(1), 81-86. doi:10.1007/s003000050108</w:t>
      </w:r>
      <w:r/>
    </w:p>
    <w:p>
      <w:pPr>
        <w:pStyle w:val="171"/>
        <w:ind w:left="720" w:hanging="719"/>
      </w:pPr>
      <w:r>
        <w:t xml:space="preserve">Chown, S. L., &amp; Davis, A. L. V. (2003). Discontinuous gas exchange and the significance of respiratory water loss in scarabaeine beetles. </w:t>
      </w:r>
      <w:r>
        <w:rPr>
          <w:i/>
        </w:rPr>
        <w:t xml:space="preserve">Journal of Experimental Biology, 206</w:t>
      </w:r>
      <w:r>
        <w:t xml:space="preserve">(20), 3547-3556. doi:10.1242/jeb.00603</w:t>
      </w:r>
      <w:r/>
    </w:p>
    <w:p>
      <w:pPr>
        <w:pStyle w:val="171"/>
        <w:ind w:left="720" w:hanging="719"/>
      </w:pPr>
      <w:r>
        <w:t xml:space="preserve">Connor, R., &amp; Mann, J. (2006). Social cognition in the wild: Machiavellian dolphins. </w:t>
      </w:r>
      <w:r>
        <w:rPr>
          <w:i/>
        </w:rPr>
        <w:t xml:space="preserve">Rational animals</w:t>
      </w:r>
      <w:r>
        <w:t xml:space="preserve">, 329-367. </w:t>
      </w:r>
      <w:r/>
    </w:p>
    <w:p>
      <w:pPr>
        <w:pStyle w:val="171"/>
        <w:ind w:left="720" w:hanging="719"/>
      </w:pPr>
      <w:r>
        <w:t xml:space="preserve">Cooper, P. (1993). Field metabolic rate and cost of activity in two tenebrionid beetles from the Mojave Desert of North America. </w:t>
      </w:r>
      <w:r>
        <w:rPr>
          <w:i/>
        </w:rPr>
        <w:t xml:space="preserve">Journal of arid environments, 24</w:t>
      </w:r>
      <w:r>
        <w:t xml:space="preserve">(2), 165-175. doi:10.1006/jare.1993.1015</w:t>
      </w:r>
      <w:r/>
    </w:p>
    <w:p>
      <w:pPr>
        <w:pStyle w:val="171"/>
        <w:ind w:left="720" w:hanging="719"/>
      </w:pPr>
      <w:r>
        <w:t xml:space="preserve">Davis, A. L., Chown, S. L., McGeoch, M. A., &amp; Scholtz, C. H. (2000). A comparative analysis of metabolic rate in six Scarabaeus species (Coleoptera: Scarabaeidae) from southern Africa: further caveats when inferring adaptation. </w:t>
      </w:r>
      <w:r>
        <w:rPr>
          <w:i/>
        </w:rPr>
        <w:t xml:space="preserve">Journal of insect physiology, 46</w:t>
      </w:r>
      <w:r>
        <w:t xml:space="preserve">(4), 553-562. doi:10.1016/S0022-1910(99)00141-9</w:t>
      </w:r>
      <w:r/>
    </w:p>
    <w:p>
      <w:pPr>
        <w:pStyle w:val="171"/>
        <w:ind w:left="720" w:hanging="719"/>
      </w:pPr>
      <w:r>
        <w:t xml:space="preserve">Dawson, T. J., &amp; Dawson, W. R. (1982). Metabolic scope and conductance in response to cold of some dasyurid marsupials and Australian rodents. </w:t>
      </w:r>
      <w:r>
        <w:rPr>
          <w:i/>
        </w:rPr>
        <w:t xml:space="preserve">Comparative Biochemistry and Physiology Part A: Physiology, 71</w:t>
      </w:r>
      <w:r>
        <w:t xml:space="preserve">(1), 59-64. </w:t>
      </w:r>
      <w:r/>
    </w:p>
    <w:p>
      <w:pPr>
        <w:pStyle w:val="171"/>
        <w:ind w:left="720" w:hanging="719"/>
      </w:pPr>
      <w:r>
        <w:t xml:space="preserve">Dawson, W. R., &amp; Carey, C. (1976). Seasonal acclimatization to temperature in cardueline finches. </w:t>
      </w:r>
      <w:r>
        <w:rPr>
          <w:i/>
        </w:rPr>
        <w:t xml:space="preserve">Journal of comparative physiology, 112</w:t>
      </w:r>
      <w:r>
        <w:t xml:space="preserve">(3), 317-333. doi:10.1007/bf00692302</w:t>
      </w:r>
      <w:r/>
    </w:p>
    <w:p>
      <w:pPr>
        <w:pStyle w:val="171"/>
        <w:ind w:left="720" w:hanging="719"/>
      </w:pPr>
      <w:r>
        <w:t xml:space="preserve">Demarais, S., Fuquay, J. W., &amp; Jacobson, H. A. (1986). Seasonal rectal temperatures of white-tailed deer in Mississippi. </w:t>
      </w:r>
      <w:r>
        <w:rPr>
          <w:i/>
        </w:rPr>
        <w:t xml:space="preserve">The Journal of Wildlife Management</w:t>
      </w:r>
      <w:r>
        <w:t xml:space="preserve">, 702-705. doi:10.2307/3800985</w:t>
      </w:r>
      <w:r/>
    </w:p>
    <w:p>
      <w:pPr>
        <w:pStyle w:val="171"/>
        <w:ind w:left="720" w:hanging="719"/>
      </w:pPr>
      <w:r>
        <w:t xml:space="preserve">Duncan, F. D., Krasnov, B., &amp; McMaster, M. (2002). Novel case of a tenebrionid beetle using discontinuous gas exchange cycle when dehydrated. </w:t>
      </w:r>
      <w:r>
        <w:rPr>
          <w:i/>
        </w:rPr>
        <w:t xml:space="preserve">Physiological Entomology, 27</w:t>
      </w:r>
      <w:r>
        <w:t xml:space="preserve">(1), 79-83. doi:10.1046/j.1365-3032.2002.00266.x</w:t>
      </w:r>
      <w:r/>
    </w:p>
    <w:p>
      <w:pPr>
        <w:pStyle w:val="171"/>
        <w:ind w:left="720" w:hanging="719"/>
      </w:pPr>
      <w:r>
        <w:t xml:space="preserve">Eberhard, W. G., &amp; Wcislo, W. T. (2011). Grade changes in brain–body allometry: morphological and behavioural correlates of brain size in miniature spiders, insects and other invertebrates </w:t>
      </w:r>
      <w:r>
        <w:rPr>
          <w:i/>
        </w:rPr>
        <w:t xml:space="preserve">Advances in insect physiology</w:t>
      </w:r>
      <w:r>
        <w:t xml:space="preserve"> (Vol. 40, pp. 155-214): Elsevier.</w:t>
      </w:r>
      <w:r/>
    </w:p>
    <w:p>
      <w:pPr>
        <w:pStyle w:val="171"/>
        <w:ind w:left="720" w:hanging="719"/>
      </w:pPr>
      <w:r>
        <w:t xml:space="preserve">Edwards, D. (1958). Effects of acclimatization and sex on respiration and thermal resistance in Tribolium (Coleoptera: Tenebrionidae). </w:t>
      </w:r>
      <w:r>
        <w:rPr>
          <w:i/>
        </w:rPr>
        <w:t xml:space="preserve">Canadian Journal of Zoology, 36</w:t>
      </w:r>
      <w:r>
        <w:t xml:space="preserve">(3), 363-382. doi:10.1139/z58-031</w:t>
      </w:r>
      <w:r/>
    </w:p>
    <w:p>
      <w:pPr>
        <w:pStyle w:val="171"/>
        <w:ind w:left="720" w:hanging="719"/>
      </w:pPr>
      <w:r>
        <w:t xml:space="preserve">Ettershank, G., &amp; Whitford, W. G. (1973). Oxygen consumption of two species of Pogonomyrmex harvester ants (Hymenoptera: Formicidae). </w:t>
      </w:r>
      <w:r>
        <w:rPr>
          <w:i/>
        </w:rPr>
        <w:t xml:space="preserve">Comparative Biochemistry and Physiology Part A: Physiology, 46</w:t>
      </w:r>
      <w:r>
        <w:t xml:space="preserve">(3), 605-611. doi:10.1016/0300-9629(73)90111-4</w:t>
      </w:r>
      <w:r/>
    </w:p>
    <w:p>
      <w:pPr>
        <w:pStyle w:val="171"/>
        <w:ind w:left="720" w:hanging="719"/>
      </w:pPr>
      <w:r>
        <w:t xml:space="preserve">Fielden, L., Krasnov, B., Khokhlova, I., &amp; Arakelyan, M. (2004). Respiratory gas exchange in the desert flea Xenopsylla ramesis (Siphonaptera: Pulicidae): response to temperature and blood-feeding. </w:t>
      </w:r>
      <w:r>
        <w:rPr>
          <w:i/>
        </w:rPr>
        <w:t xml:space="preserve">Comparative Biochemistry and Physiology Part A: Molecular &amp; Integrative Physiology, 137</w:t>
      </w:r>
      <w:r>
        <w:t xml:space="preserve">(3), 557-565. doi:10.1016/j.cbpb.2003.11.012</w:t>
      </w:r>
      <w:r/>
    </w:p>
    <w:p>
      <w:pPr>
        <w:pStyle w:val="171"/>
        <w:ind w:left="720" w:hanging="719"/>
      </w:pPr>
      <w:r>
        <w:t xml:space="preserve">Ganey, J. L., Balda, R. P., &amp; King, R. M. (1993). Metabolic rate and evaporative water loss of Mexican spotted and great horned owls. </w:t>
      </w:r>
      <w:r>
        <w:rPr>
          <w:i/>
        </w:rPr>
        <w:t xml:space="preserve">The Wilson Bulletin</w:t>
      </w:r>
      <w:r>
        <w:t xml:space="preserve">, 645-656. </w:t>
      </w:r>
      <w:r/>
    </w:p>
    <w:p>
      <w:pPr>
        <w:pStyle w:val="171"/>
        <w:ind w:left="720" w:hanging="719"/>
      </w:pPr>
      <w:r>
        <w:t xml:space="preserve">Gehrken, U. (1985). Physiology of diapause in the adult bark beetle, Ips acuminatus Gyll., studied in relation to cold hardiness. </w:t>
      </w:r>
      <w:r>
        <w:rPr>
          <w:i/>
        </w:rPr>
        <w:t xml:space="preserve">Journal of insect physiology, 31</w:t>
      </w:r>
      <w:r>
        <w:t xml:space="preserve">(12), 909-916. doi:10.1016/0022-1910(85)90024-1</w:t>
      </w:r>
      <w:r/>
    </w:p>
    <w:p>
      <w:pPr>
        <w:pStyle w:val="171"/>
        <w:ind w:left="720" w:hanging="719"/>
      </w:pPr>
      <w:r>
        <w:t xml:space="preserve">Geiser, F. (1988a). Daily torpor and thermoregulation in antechinus (Marsupialia): influence of body mass, season, development, reproduction, and sex. </w:t>
      </w:r>
      <w:r>
        <w:rPr>
          <w:i/>
        </w:rPr>
        <w:t xml:space="preserve">Oecologia, 77</w:t>
      </w:r>
      <w:r>
        <w:t xml:space="preserve">(3), 395-399. doi:10.1007/bf00378050</w:t>
      </w:r>
      <w:r/>
    </w:p>
    <w:p>
      <w:pPr>
        <w:pStyle w:val="171"/>
        <w:ind w:left="720" w:hanging="719"/>
      </w:pPr>
      <w:r>
        <w:t xml:space="preserve">Geiser, F. (1988b). Reduction of metabolism during hibernation and daily torpor in mammals and birds: temperature effect or physiological inhibition? </w:t>
      </w:r>
      <w:r>
        <w:rPr>
          <w:i/>
        </w:rPr>
        <w:t xml:space="preserve">Journal of Comparative Physiology B, 158</w:t>
      </w:r>
      <w:r>
        <w:t xml:space="preserve">(1), 25-37. doi:10.1007/bf00692726</w:t>
      </w:r>
      <w:r/>
    </w:p>
    <w:p>
      <w:pPr>
        <w:pStyle w:val="171"/>
        <w:ind w:left="720" w:hanging="719"/>
      </w:pPr>
      <w:r>
        <w:t xml:space="preserve">Gessaman, J. A. (1972). Bioenergetics of the snowy owl (Nyctea scandiaca). </w:t>
      </w:r>
      <w:r>
        <w:rPr>
          <w:i/>
        </w:rPr>
        <w:t xml:space="preserve">Arctic and Alpine Research</w:t>
      </w:r>
      <w:r>
        <w:t xml:space="preserve">, 223-238. doi:10.2307/1550225</w:t>
      </w:r>
      <w:r/>
    </w:p>
    <w:p>
      <w:pPr>
        <w:pStyle w:val="171"/>
        <w:ind w:left="720" w:hanging="719"/>
      </w:pPr>
      <w:r>
        <w:t xml:space="preserve">Gunn, D. (1935). Oxygen consumption of the cockroach in relation to moulting. </w:t>
      </w:r>
      <w:r>
        <w:rPr>
          <w:i/>
        </w:rPr>
        <w:t xml:space="preserve">Nature, 135</w:t>
      </w:r>
      <w:r>
        <w:t xml:space="preserve">(3411), 434-435. doi:10.1038/135434d0</w:t>
      </w:r>
      <w:r/>
    </w:p>
    <w:p>
      <w:pPr>
        <w:pStyle w:val="171"/>
        <w:ind w:left="720" w:hanging="719"/>
      </w:pPr>
      <w:r>
        <w:t xml:space="preserve">Hanström, B. (1923). Further notes on the central nervous system of arachnids: Scorpions, phalangids, and trap-door spiders. </w:t>
      </w:r>
      <w:r>
        <w:rPr>
          <w:i/>
        </w:rPr>
        <w:t xml:space="preserve">Journal of Comparative Neurology, 35</w:t>
      </w:r>
      <w:r>
        <w:t xml:space="preserve">(4), 249-274. doi:10.1002/cne.900350402</w:t>
      </w:r>
      <w:r/>
    </w:p>
    <w:p>
      <w:pPr>
        <w:pStyle w:val="171"/>
        <w:ind w:left="720" w:hanging="719"/>
      </w:pPr>
      <w:r>
        <w:t xml:space="preserve">Hanström, B. (1935). Fortgesetzte Untersuchungen über das Araneengehirn. </w:t>
      </w:r>
      <w:r>
        <w:rPr>
          <w:i/>
        </w:rPr>
        <w:t xml:space="preserve">Zool Jahrb Abt Ontog Tiere Anat, 59</w:t>
      </w:r>
      <w:r>
        <w:t xml:space="preserve">, 455-478. </w:t>
      </w:r>
      <w:r/>
    </w:p>
    <w:p>
      <w:pPr>
        <w:pStyle w:val="171"/>
        <w:ind w:left="720" w:hanging="719"/>
      </w:pPr>
      <w:r>
        <w:t xml:space="preserve">Hart, J., Irving, L., &amp; Mackenzie, B. (1959). The energetics of harbor seals in air and in water with special consideration of seasonal changes. </w:t>
      </w:r>
      <w:r>
        <w:rPr>
          <w:i/>
        </w:rPr>
        <w:t xml:space="preserve">Canadian Journal of Zoology, 37</w:t>
      </w:r>
      <w:r>
        <w:t xml:space="preserve">(4), 447-457. doi:10.1139/z59-052</w:t>
      </w:r>
      <w:r/>
    </w:p>
    <w:p>
      <w:pPr>
        <w:pStyle w:val="171"/>
        <w:ind w:left="720" w:hanging="719"/>
      </w:pPr>
      <w:r>
        <w:t xml:space="preserve">Harvey, G., &amp; Brown, A. (1951). The effect of insecticides on the rate of oxygen consumption in Blattella. </w:t>
      </w:r>
      <w:r>
        <w:rPr>
          <w:i/>
        </w:rPr>
        <w:t xml:space="preserve">Canadian Journal of Zoology, 29</w:t>
      </w:r>
      <w:r>
        <w:t xml:space="preserve">(1), 42-53. doi:10.1139/z51-004</w:t>
      </w:r>
      <w:r/>
    </w:p>
    <w:p>
      <w:pPr>
        <w:pStyle w:val="171"/>
        <w:ind w:left="720" w:hanging="719"/>
      </w:pPr>
      <w:r>
        <w:t xml:space="preserve">Harvey, P. H., Clutton-Brock, T. H., &amp; Mace, G. M. (1980). Brain size and ecology in small mammals and primates. </w:t>
      </w:r>
      <w:r>
        <w:rPr>
          <w:i/>
        </w:rPr>
        <w:t xml:space="preserve">Proc Natl Acad Sci USA, 77</w:t>
      </w:r>
      <w:r>
        <w:t xml:space="preserve">. doi:10.1073/pnas.77.7.4387</w:t>
      </w:r>
      <w:r/>
    </w:p>
    <w:p>
      <w:pPr>
        <w:pStyle w:val="171"/>
        <w:ind w:left="720" w:hanging="719"/>
      </w:pPr>
      <w:r>
        <w:t xml:space="preserve">Hayssen, V., &amp; Lacy, R. C. (1985). Basal metabolic rates in mammals: taxonomic differences in the allometry of BMR and body mass. </w:t>
      </w:r>
      <w:r>
        <w:rPr>
          <w:i/>
        </w:rPr>
        <w:t xml:space="preserve">Comparative Biochemistry and Physiology Part A: Physiology, 81</w:t>
      </w:r>
      <w:r>
        <w:t xml:space="preserve">(4), 741-754. doi:10.1016/0300-9629(85)90904-1</w:t>
      </w:r>
      <w:r/>
    </w:p>
    <w:p>
      <w:pPr>
        <w:pStyle w:val="171"/>
        <w:ind w:left="720" w:hanging="719"/>
      </w:pPr>
      <w:r>
        <w:t xml:space="preserve">Hayworth, A. M., &amp; Weathers, W. W. (1984). Temperature regulation and climatic adaptation in black-billed and yellow-billed magpies. </w:t>
      </w:r>
      <w:r>
        <w:rPr>
          <w:i/>
        </w:rPr>
        <w:t xml:space="preserve">Condor</w:t>
      </w:r>
      <w:r>
        <w:t xml:space="preserve">, 19-26. doi:10.2307/1367336</w:t>
      </w:r>
      <w:r/>
    </w:p>
    <w:p>
      <w:pPr>
        <w:pStyle w:val="171"/>
        <w:ind w:left="720" w:hanging="719"/>
      </w:pPr>
      <w:r>
        <w:t xml:space="preserve">Helluy, S. M., Ruchhoeft, M. L., &amp; Beltz, B. S. (1995). Development of the olfactory and accessory lobes in the american lobster: An allometric analysis and its implications for the deutocerebral structure of decapods. </w:t>
      </w:r>
      <w:r>
        <w:rPr>
          <w:i/>
        </w:rPr>
        <w:t xml:space="preserve">The Journal of Comparative Neurology, 357</w:t>
      </w:r>
      <w:r>
        <w:t xml:space="preserve">. </w:t>
      </w:r>
      <w:r/>
    </w:p>
    <w:p>
      <w:pPr>
        <w:pStyle w:val="171"/>
        <w:ind w:left="720" w:hanging="719"/>
      </w:pPr>
      <w:r>
        <w:t xml:space="preserve">Hildwein, G. t., &amp; Goffart, M. (1975). Standard metabolism and thermoregulation in a prosimian Perodicticus potto. </w:t>
      </w:r>
      <w:r>
        <w:rPr>
          <w:i/>
        </w:rPr>
        <w:t xml:space="preserve">Comparative Biochemistry and Physiology Part A: Physiology, 50</w:t>
      </w:r>
      <w:r>
        <w:t xml:space="preserve">(1), 201-213. doi:10.1016/S0010-406X(75)80225-8</w:t>
      </w:r>
      <w:r/>
    </w:p>
    <w:p>
      <w:pPr>
        <w:pStyle w:val="171"/>
        <w:ind w:left="720" w:hanging="719"/>
      </w:pPr>
      <w:r>
        <w:t xml:space="preserve">Hill, D. E. (1975). The structure of the central nervous system of jumping spiders of the genus Phidippus (Araneae: Salticidae). </w:t>
      </w:r>
      <w:r/>
    </w:p>
    <w:p>
      <w:pPr>
        <w:pStyle w:val="171"/>
        <w:ind w:left="720" w:hanging="719"/>
      </w:pPr>
      <w:r>
        <w:t xml:space="preserve">Hinsley, S. A. (1992). Bioenergetics of a desert specialist, the double-banded sandgrouse, and the problem of stress induced by experimental conditions. </w:t>
      </w:r>
      <w:r>
        <w:rPr>
          <w:i/>
        </w:rPr>
        <w:t xml:space="preserve">Comparative Biochemistry and Physiology Part A: Physiology, 102</w:t>
      </w:r>
      <w:r>
        <w:t xml:space="preserve">(3), 433-439. doi:10.1016/0300-9629(92)90190-2</w:t>
      </w:r>
      <w:r/>
    </w:p>
    <w:p>
      <w:pPr>
        <w:pStyle w:val="171"/>
        <w:ind w:left="720" w:hanging="719"/>
      </w:pPr>
      <w:r>
        <w:t xml:space="preserve">Hinton, J. (1971). Energy flow in a natural population of Neophilaenus lineatus (Homoptera). </w:t>
      </w:r>
      <w:r>
        <w:rPr>
          <w:i/>
        </w:rPr>
        <w:t xml:space="preserve">Oikos, 22</w:t>
      </w:r>
      <w:r>
        <w:t xml:space="preserve">(2), 155-171. doi:10.2307/3543722</w:t>
      </w:r>
      <w:r/>
    </w:p>
    <w:p>
      <w:pPr>
        <w:pStyle w:val="171"/>
        <w:ind w:left="720" w:hanging="719"/>
      </w:pPr>
      <w:r>
        <w:t xml:space="preserve">Hissa, R. (1970). Calorigenic effect of noradrenaline in the norwegian lemming,Lemmus lemmus (L.). </w:t>
      </w:r>
      <w:r>
        <w:rPr>
          <w:i/>
        </w:rPr>
        <w:t xml:space="preserve">Experientia, 26</w:t>
      </w:r>
      <w:r>
        <w:t xml:space="preserve">(3), 266-267. doi:10.1007/bf01900086</w:t>
      </w:r>
      <w:r/>
    </w:p>
    <w:p>
      <w:pPr>
        <w:pStyle w:val="171"/>
        <w:ind w:left="720" w:hanging="719"/>
      </w:pPr>
      <w:r>
        <w:t xml:space="preserve">Hissa, R., &amp; Palokangas, R. (1970). Thermoregulation in the titmouse (Parus major L.). </w:t>
      </w:r>
      <w:r>
        <w:rPr>
          <w:i/>
        </w:rPr>
        <w:t xml:space="preserve">Comparative Biochemistry and Physiology, 33</w:t>
      </w:r>
      <w:r>
        <w:t xml:space="preserve">(4), 941-953. doi:10.1016/0010-406X(70)90042-3</w:t>
      </w:r>
      <w:r/>
    </w:p>
    <w:p>
      <w:pPr>
        <w:pStyle w:val="171"/>
        <w:ind w:left="720" w:hanging="719"/>
      </w:pPr>
      <w:r>
        <w:t xml:space="preserve">Holter, P., &amp; Spangenberg, A. (1997). Oxygen uptake in coprophilous beetles (Aphodius, Geotrupes, Sphaeridium) at low oxygen and high carbon dioxide concentrations. </w:t>
      </w:r>
      <w:r>
        <w:rPr>
          <w:i/>
        </w:rPr>
        <w:t xml:space="preserve">Physiological Entomology, 22</w:t>
      </w:r>
      <w:r>
        <w:t xml:space="preserve">(4), 339-343. doi:10.1111/j.1365-3032.1997.tb01178.x</w:t>
      </w:r>
      <w:r/>
    </w:p>
    <w:p>
      <w:pPr>
        <w:pStyle w:val="171"/>
        <w:ind w:left="720" w:hanging="719"/>
      </w:pPr>
      <w:r>
        <w:t xml:space="preserve">Isler, K., &amp; van Schaik, C. P. (2006). Metabolic costs of brain size evolution. </w:t>
      </w:r>
      <w:r>
        <w:rPr>
          <w:i/>
        </w:rPr>
        <w:t xml:space="preserve">Biology Letters, 2</w:t>
      </w:r>
      <w:r>
        <w:t xml:space="preserve">(4), 557-560. doi:10.1098/rsbl.2006.0538</w:t>
      </w:r>
      <w:r/>
    </w:p>
    <w:p>
      <w:pPr>
        <w:pStyle w:val="171"/>
        <w:ind w:left="720" w:hanging="719"/>
      </w:pPr>
      <w:r>
        <w:t xml:space="preserve">Iversen, J. A. (1972). Basal energy metabolism of mustelids. </w:t>
      </w:r>
      <w:r>
        <w:rPr>
          <w:i/>
        </w:rPr>
        <w:t xml:space="preserve">Journal of comparative physiology, 81</w:t>
      </w:r>
      <w:r>
        <w:t xml:space="preserve">(4), 341-344. doi:10.1007/bf00697754</w:t>
      </w:r>
      <w:r/>
    </w:p>
    <w:p>
      <w:pPr>
        <w:pStyle w:val="171"/>
        <w:ind w:left="720" w:hanging="719"/>
      </w:pPr>
      <w:r>
        <w:t xml:space="preserve">Iwaniuk, A. N., &amp; Nelson, J. E. (2002). Can endocranial volume be used as an estimate of brain size in birds? </w:t>
      </w:r>
      <w:r>
        <w:rPr>
          <w:i/>
        </w:rPr>
        <w:t xml:space="preserve">Canadian Journal of Zoology, 80</w:t>
      </w:r>
      <w:r>
        <w:t xml:space="preserve">(1), 16-23. doi:10.1139/z01-204</w:t>
      </w:r>
      <w:r/>
    </w:p>
    <w:p>
      <w:pPr>
        <w:pStyle w:val="171"/>
        <w:ind w:left="720" w:hanging="719"/>
      </w:pPr>
      <w:r>
        <w:t xml:space="preserve">Iwaniuk, A. N., &amp; Nelson, J. E. (2003). Developmental differences are correlated with relative brain size in birds: a comparative analysis. </w:t>
      </w:r>
      <w:r>
        <w:rPr>
          <w:i/>
        </w:rPr>
        <w:t xml:space="preserve">Canadian Journal of Zoology, 81</w:t>
      </w:r>
      <w:r>
        <w:t xml:space="preserve">(12), 1913-1928. doi:10.1139/z03-190</w:t>
      </w:r>
      <w:r/>
    </w:p>
    <w:p>
      <w:pPr>
        <w:pStyle w:val="171"/>
        <w:ind w:left="720" w:hanging="719"/>
      </w:pPr>
      <w:r>
        <w:t xml:space="preserve">Jeeva, D., Bignell, D. E., Eggleton, P., &amp; Maryati, M. (1999). Respiratory gas exchanges of termites from the Sabah (Borneo) assemblage. </w:t>
      </w:r>
      <w:r>
        <w:rPr>
          <w:i/>
        </w:rPr>
        <w:t xml:space="preserve">Physiological Entomology, 24</w:t>
      </w:r>
      <w:r>
        <w:t xml:space="preserve">(1), 11-17. doi:10.1046/j.1365-3032.1999.00106.x</w:t>
      </w:r>
      <w:r/>
    </w:p>
    <w:p>
      <w:pPr>
        <w:pStyle w:val="171"/>
        <w:ind w:left="720" w:hanging="719"/>
      </w:pPr>
      <w:r>
        <w:t xml:space="preserve">Johnson, S. R., &amp; Cowan, I. M. (1975). The energy cycle and thermal tolerance of the starlings (Aves, Sturnidae) in North America. </w:t>
      </w:r>
      <w:r>
        <w:rPr>
          <w:i/>
        </w:rPr>
        <w:t xml:space="preserve">Canadian Journal of Zoology, 53</w:t>
      </w:r>
      <w:r>
        <w:t xml:space="preserve">(1), 55-68. doi:10.1139/z75-007</w:t>
      </w:r>
      <w:r/>
    </w:p>
    <w:p>
      <w:pPr>
        <w:pStyle w:val="171"/>
        <w:ind w:left="720" w:hanging="719"/>
      </w:pPr>
      <w:r>
        <w:t xml:space="preserve">Johnson, S. R., &amp; West, G. C. (1975). Growth and development of heat regulation in nestlings, and metabolism of adult common and thick-billed murres. </w:t>
      </w:r>
      <w:r>
        <w:rPr>
          <w:i/>
        </w:rPr>
        <w:t xml:space="preserve">Ornis Scandinavica</w:t>
      </w:r>
      <w:r>
        <w:t xml:space="preserve">, 109-115. doi:10.2307/3676282</w:t>
      </w:r>
      <w:r/>
    </w:p>
    <w:p>
      <w:pPr>
        <w:pStyle w:val="171"/>
        <w:ind w:left="720" w:hanging="719"/>
      </w:pPr>
      <w:r>
        <w:t xml:space="preserve">Kavanagh, M. W. (1987). The Efficiency of Sound Production in Two Cricket Species, Gryllotalpa Australis and Teleogryllus Commodus (Orthoptera: Grylloidea). </w:t>
      </w:r>
      <w:r>
        <w:rPr>
          <w:i/>
        </w:rPr>
        <w:t xml:space="preserve">Journal of Experimental Biology, 130</w:t>
      </w:r>
      <w:r>
        <w:t xml:space="preserve">(1), 107-119. </w:t>
      </w:r>
      <w:r/>
    </w:p>
    <w:p>
      <w:pPr>
        <w:pStyle w:val="171"/>
        <w:ind w:left="720" w:hanging="719"/>
      </w:pPr>
      <w:r>
        <w:t xml:space="preserve">Kersten, M., &amp; Piersma, T. (1987). High levels of energy expenditure in shorebirds; metabolic adaptations to an energetically expensive way of life. </w:t>
      </w:r>
      <w:r>
        <w:rPr>
          <w:i/>
        </w:rPr>
        <w:t xml:space="preserve">Ardea, 75</w:t>
      </w:r>
      <w:r>
        <w:t xml:space="preserve">, 175-187. doi:10.5253/arde.v75.p175</w:t>
      </w:r>
      <w:r/>
    </w:p>
    <w:p>
      <w:pPr>
        <w:pStyle w:val="171"/>
        <w:ind w:left="720" w:hanging="719"/>
      </w:pPr>
      <w:r>
        <w:t xml:space="preserve">Klok, C., &amp; Chown, S. (2005). Temperature-and body mass-related variation in cyclic gas exchange characteristics and metabolic rate of seven weevil species: broader implications. </w:t>
      </w:r>
      <w:r>
        <w:rPr>
          <w:i/>
        </w:rPr>
        <w:t xml:space="preserve">Journal of insect physiology, 51</w:t>
      </w:r>
      <w:r>
        <w:t xml:space="preserve">(7), 789-801. doi:10.1016/j.jinsphys.2005.03.007</w:t>
      </w:r>
      <w:r/>
    </w:p>
    <w:p>
      <w:pPr>
        <w:pStyle w:val="171"/>
        <w:ind w:left="720" w:hanging="719"/>
      </w:pPr>
      <w:r>
        <w:t xml:space="preserve">Kotiaho, J. S. (1998). Sexual differences in metabolic rates of spiders. </w:t>
      </w:r>
      <w:r>
        <w:rPr>
          <w:i/>
        </w:rPr>
        <w:t xml:space="preserve">The Journal of Arachnology, 26</w:t>
      </w:r>
      <w:r>
        <w:t xml:space="preserve">(3), 401-404. </w:t>
      </w:r>
      <w:r/>
    </w:p>
    <w:p>
      <w:pPr>
        <w:pStyle w:val="171"/>
        <w:ind w:left="720" w:hanging="719"/>
      </w:pPr>
      <w:r>
        <w:t xml:space="preserve">Kotrschal, A., Corral-Lopez, A., Szidat, S., &amp; Kolm, N. (2015). The effect of brain size evolution on feeding propensity, digestive efficiency, and juvenile growth. </w:t>
      </w:r>
      <w:r>
        <w:rPr>
          <w:i/>
        </w:rPr>
        <w:t xml:space="preserve">Evolution, 69</w:t>
      </w:r>
      <w:r>
        <w:t xml:space="preserve">(11), 3013-3020. doi:10.1111/evo.12784</w:t>
      </w:r>
      <w:r/>
    </w:p>
    <w:p>
      <w:pPr>
        <w:pStyle w:val="171"/>
        <w:ind w:left="720" w:hanging="719"/>
      </w:pPr>
      <w:r>
        <w:t xml:space="preserve">Kruuk, H., Taylor, P. T., &amp; Mom, G. A. T. (1997). Body temperature and foraging behaviour of the Eurasian otter (Lutra lutra), in relation to water temperature. </w:t>
      </w:r>
      <w:r>
        <w:rPr>
          <w:i/>
        </w:rPr>
        <w:t xml:space="preserve">Journal of Zoology, 241</w:t>
      </w:r>
      <w:r>
        <w:t xml:space="preserve">(4), 689-697. doi:10.1111/j.1469-7998.1997.tb05741.x</w:t>
      </w:r>
      <w:r/>
    </w:p>
    <w:p>
      <w:pPr>
        <w:pStyle w:val="171"/>
        <w:ind w:left="720" w:hanging="719"/>
      </w:pPr>
      <w:r>
        <w:t xml:space="preserve">Lefebvre, L., Whittle, P., Lascaris, E., &amp; Finkelstein, A. (1997). Feeding innovations and forebrain size in birds. </w:t>
      </w:r>
      <w:r>
        <w:rPr>
          <w:i/>
        </w:rPr>
        <w:t xml:space="preserve">Animal Behaviour, 53</w:t>
      </w:r>
      <w:r>
        <w:t xml:space="preserve">(3), 549-560. doi:10.1006/anbe.1996.0330</w:t>
      </w:r>
      <w:r/>
    </w:p>
    <w:p>
      <w:pPr>
        <w:pStyle w:val="171"/>
        <w:ind w:left="720" w:hanging="719"/>
      </w:pPr>
      <w:r>
        <w:t xml:space="preserve">Licht, P., &amp; Leitner, P. (1967). Physiological responses to high environmental temperatures in three species of microchiropteran bats. </w:t>
      </w:r>
      <w:r>
        <w:rPr>
          <w:i/>
        </w:rPr>
        <w:t xml:space="preserve">Comparative Biochemistry and Physiology, 22</w:t>
      </w:r>
      <w:r>
        <w:t xml:space="preserve">(2), 371-387. doi:10.1016/0010-406X(67)90601-9</w:t>
      </w:r>
      <w:r/>
    </w:p>
    <w:p>
      <w:pPr>
        <w:pStyle w:val="171"/>
        <w:ind w:left="720" w:hanging="719"/>
      </w:pPr>
      <w:r>
        <w:t xml:space="preserve">Lighton, J. (1989). Individual and whole-colony respiration in an African formicine ant. </w:t>
      </w:r>
      <w:r>
        <w:rPr>
          <w:i/>
        </w:rPr>
        <w:t xml:space="preserve">Functional Ecology</w:t>
      </w:r>
      <w:r>
        <w:t xml:space="preserve">, 523-530. doi:10.2307/2389566</w:t>
      </w:r>
      <w:r/>
    </w:p>
    <w:p>
      <w:pPr>
        <w:pStyle w:val="171"/>
        <w:ind w:left="720" w:hanging="719"/>
      </w:pPr>
      <w:r>
        <w:t xml:space="preserve">Lighton, J., &amp; Berrigan, D. (1995). Questioning paradigms: caste-specific ventilation in harvester ants, Messor pergandei and M. julianus (Hymenoptera: Formicidae). </w:t>
      </w:r>
      <w:r>
        <w:rPr>
          <w:i/>
        </w:rPr>
        <w:t xml:space="preserve">The Journal of Experimental Biology, 198</w:t>
      </w:r>
      <w:r>
        <w:t xml:space="preserve">(2), 521-530. </w:t>
      </w:r>
      <w:r/>
    </w:p>
    <w:p>
      <w:pPr>
        <w:pStyle w:val="171"/>
        <w:ind w:left="720" w:hanging="719"/>
      </w:pPr>
      <w:r>
        <w:t xml:space="preserve">Lighton, J. R. B. (1991). Ventilation in Namib Desert Tenebrionid Beetles: Mass Scaling and Evidence of a Novel Quantized Flutter-Phase. </w:t>
      </w:r>
      <w:r>
        <w:rPr>
          <w:i/>
        </w:rPr>
        <w:t xml:space="preserve">Journal of Experimental Biology, 159</w:t>
      </w:r>
      <w:r>
        <w:t xml:space="preserve">(1), 249-268. </w:t>
      </w:r>
      <w:r/>
    </w:p>
    <w:p>
      <w:pPr>
        <w:pStyle w:val="171"/>
        <w:ind w:left="720" w:hanging="719"/>
      </w:pPr>
      <w:r>
        <w:t xml:space="preserve">Lill, A., Box, J., &amp; Baldwin, J. (2006). Do metabolism and contour plumage insulation vary in response to seasonal energy bottlenecks in superb fairy-wrens? </w:t>
      </w:r>
      <w:r>
        <w:rPr>
          <w:i/>
        </w:rPr>
        <w:t xml:space="preserve">Australian Journal of Zoology, 54</w:t>
      </w:r>
      <w:r>
        <w:t xml:space="preserve">(1), 23-30. doi:10.1071/ZO05029</w:t>
      </w:r>
      <w:r/>
    </w:p>
    <w:p>
      <w:pPr>
        <w:pStyle w:val="171"/>
        <w:ind w:left="720" w:hanging="719"/>
      </w:pPr>
      <w:r>
        <w:t xml:space="preserve">LoveGRovE, B. G., Heldmaier, G., &amp; Knight, M. (1991). Seasonal and circadian energetic patterns in an arboreal rodent, Thallomys paedulcus, and a burrow-dwelling rodent, Aethomys namaquensis, from the Kalahari Desert. </w:t>
      </w:r>
      <w:r>
        <w:rPr>
          <w:i/>
        </w:rPr>
        <w:t xml:space="preserve">Journal of thermal Biology, 16</w:t>
      </w:r>
      <w:r>
        <w:t xml:space="preserve">(4), 199-209. doi:10.1016/0306-4565(91)90026-X</w:t>
      </w:r>
      <w:r/>
    </w:p>
    <w:p>
      <w:pPr>
        <w:pStyle w:val="171"/>
        <w:ind w:left="720" w:hanging="719"/>
      </w:pPr>
      <w:r>
        <w:t xml:space="preserve">Loveridge, J., &amp; Bursell, E. (1975). Studies on the water relations of adult locusts (Orthoptera, Acrididae). I. Respiration and the production of metabolic water. </w:t>
      </w:r>
      <w:r>
        <w:rPr>
          <w:i/>
        </w:rPr>
        <w:t xml:space="preserve">Bulletin of Entomological Research, 65</w:t>
      </w:r>
      <w:r>
        <w:t xml:space="preserve">(1), 13-20. doi:10.1017/S0007485300005708</w:t>
      </w:r>
      <w:r/>
    </w:p>
    <w:p>
      <w:pPr>
        <w:pStyle w:val="171"/>
        <w:ind w:left="720" w:hanging="719"/>
      </w:pPr>
      <w:r>
        <w:t xml:space="preserve">Mac Nally, R. C., &amp; Doolan, J. M. (1982). Comparative reproductive energetics of the sexes in the cicada Cystosoma saundersii. </w:t>
      </w:r>
      <w:r>
        <w:rPr>
          <w:i/>
        </w:rPr>
        <w:t xml:space="preserve">Oikos</w:t>
      </w:r>
      <w:r>
        <w:t xml:space="preserve">, 179-186. doi:10.2307/3544483</w:t>
      </w:r>
      <w:r/>
    </w:p>
    <w:p>
      <w:pPr>
        <w:pStyle w:val="171"/>
        <w:ind w:left="720" w:hanging="719"/>
      </w:pPr>
      <w:r>
        <w:t xml:space="preserve">Maloney, S., &amp; Dawson, T. (1993). Sexual dimorphism in basal metabolism and body temperature of a large bird, the emu. </w:t>
      </w:r>
      <w:r>
        <w:rPr>
          <w:i/>
        </w:rPr>
        <w:t xml:space="preserve">The Condor, 95</w:t>
      </w:r>
      <w:r>
        <w:t xml:space="preserve">(4), 1034-1037. doi:10.2307/1369441</w:t>
      </w:r>
      <w:r/>
    </w:p>
    <w:p>
      <w:pPr>
        <w:pStyle w:val="171"/>
        <w:ind w:left="720" w:hanging="719"/>
      </w:pPr>
      <w:r>
        <w:t xml:space="preserve">Marais, E., &amp; Chown, S. L. (2003). Repeatability of standard metabolic rate and gas exchange characteristics in a highly variable cockroach, Perisphaeria sp. </w:t>
      </w:r>
      <w:r>
        <w:rPr>
          <w:i/>
        </w:rPr>
        <w:t xml:space="preserve">Journal of Experimental Biology, 206</w:t>
      </w:r>
      <w:r>
        <w:t xml:space="preserve">(24), 4565-4574. doi:10.1242/jeb.00700</w:t>
      </w:r>
      <w:r/>
    </w:p>
    <w:p>
      <w:pPr>
        <w:pStyle w:val="171"/>
        <w:ind w:left="720" w:hanging="719"/>
      </w:pPr>
      <w:r>
        <w:t xml:space="preserve">Martin, P. J. (1991). Respiration of the ant Leptothorax unifasciatus (Hymenoptera, Formicidae) at individual and society levels. </w:t>
      </w:r>
      <w:r>
        <w:rPr>
          <w:i/>
        </w:rPr>
        <w:t xml:space="preserve">Journal of insect physiology, 37</w:t>
      </w:r>
      <w:r>
        <w:t xml:space="preserve">(4), 311-318. doi:10.1016/0022-1910(91)90065-8</w:t>
      </w:r>
      <w:r/>
    </w:p>
    <w:p>
      <w:pPr>
        <w:pStyle w:val="171"/>
        <w:ind w:left="720" w:hanging="719"/>
      </w:pPr>
      <w:r>
        <w:t xml:space="preserve">Massion, D. D. (1983). An altitudinal comparison of water and metabolic relations in two acridid grasshoppers (Orthoptera). </w:t>
      </w:r>
      <w:r>
        <w:rPr>
          <w:i/>
        </w:rPr>
        <w:t xml:space="preserve">Comparative Biochemistry and Physiology Part A: Physiology, 74</w:t>
      </w:r>
      <w:r>
        <w:t xml:space="preserve">(1), 101-105. doi:10.1016/0300-9629(83)90719-3</w:t>
      </w:r>
      <w:r/>
    </w:p>
    <w:p>
      <w:pPr>
        <w:pStyle w:val="171"/>
        <w:ind w:left="720" w:hanging="719"/>
      </w:pPr>
      <w:r>
        <w:t xml:space="preserve">McComie, L. D., &amp; Dhanarajan, G. (1990). Respiratory rate and energy utilization by Macrotermes carbonarius (Hagen)(Isoptera, Termitidae, Macrotermitinae) in Penang, Malaysia. </w:t>
      </w:r>
      <w:r>
        <w:rPr>
          <w:i/>
        </w:rPr>
        <w:t xml:space="preserve">International Journal of Tropical Insect Science, 11</w:t>
      </w:r>
      <w:r>
        <w:t xml:space="preserve">(2), 197-204. doi:10.1017/S1742758400010572</w:t>
      </w:r>
      <w:r/>
    </w:p>
    <w:p>
      <w:pPr>
        <w:pStyle w:val="171"/>
        <w:ind w:left="720" w:hanging="719"/>
      </w:pPr>
      <w:r>
        <w:t xml:space="preserve">McDevitt, R. M., &amp; Speakman, J. R. (1996). Summer acclimatization in the short-tailed field vole,Microtus agrestis. </w:t>
      </w:r>
      <w:r>
        <w:rPr>
          <w:i/>
        </w:rPr>
        <w:t xml:space="preserve">Journal of Comparative Physiology B, 166</w:t>
      </w:r>
      <w:r>
        <w:t xml:space="preserve">(4), 286-293. doi:10.1007/bf00262873</w:t>
      </w:r>
      <w:r/>
    </w:p>
    <w:p>
      <w:pPr>
        <w:pStyle w:val="171"/>
        <w:ind w:left="720" w:hanging="719"/>
      </w:pPr>
      <w:r>
        <w:rPr>
          <w:rFonts w:hint="eastAsia"/>
        </w:rPr>
        <w:t xml:space="preserve">McLean, J. A., &amp; Speakman, J. R. (2000). Effects of Body Mass and Reproduction on the Basal Metabolic Rate of Brown Long</w:t>
      </w:r>
      <w:r>
        <w:rPr>
          <w:rFonts w:hint="eastAsia"/>
        </w:rPr>
        <w:t xml:space="preserve">‐</w:t>
      </w:r>
      <w:r>
        <w:rPr>
          <w:rFonts w:hint="eastAsia"/>
        </w:rPr>
        <w:t xml:space="preserve">Eared Bats (Plecotus auritus).</w:t>
      </w:r>
      <w:r>
        <w:t xml:space="preserve"> </w:t>
      </w:r>
      <w:r>
        <w:rPr>
          <w:i/>
        </w:rPr>
        <w:t xml:space="preserve">Physiological and Biochemical Zoology, 73</w:t>
      </w:r>
      <w:r>
        <w:t xml:space="preserve">(1), 112-121. doi:10.1086/316715</w:t>
      </w:r>
      <w:r/>
    </w:p>
    <w:p>
      <w:pPr>
        <w:pStyle w:val="171"/>
        <w:ind w:left="720" w:hanging="719"/>
      </w:pPr>
      <w:r>
        <w:t xml:space="preserve">McNab, B. K. (1969). The economics of temperature regulation in neutropical bats. </w:t>
      </w:r>
      <w:r>
        <w:rPr>
          <w:i/>
        </w:rPr>
        <w:t xml:space="preserve">Comparative Biochemistry and Physiology, 31</w:t>
      </w:r>
      <w:r>
        <w:t xml:space="preserve">(2), 227-268. doi:10.1016/0010-406X(69)91651-X</w:t>
      </w:r>
      <w:r/>
    </w:p>
    <w:p>
      <w:pPr>
        <w:pStyle w:val="171"/>
        <w:ind w:left="720" w:hanging="719"/>
      </w:pPr>
      <w:r>
        <w:t xml:space="preserve">McNab, B. K. (1979). Climatic adaptation in the energetics of heteromyid rodents. </w:t>
      </w:r>
      <w:r>
        <w:rPr>
          <w:i/>
        </w:rPr>
        <w:t xml:space="preserve">Comparative Biochemistry and Physiology Part A: Physiology, 62</w:t>
      </w:r>
      <w:r>
        <w:t xml:space="preserve">(4), 813-820. doi:10.1016/0300-9629(79)90008-2</w:t>
      </w:r>
      <w:r/>
    </w:p>
    <w:p>
      <w:pPr>
        <w:pStyle w:val="171"/>
        <w:ind w:left="720" w:hanging="719"/>
      </w:pPr>
      <w:r>
        <w:t xml:space="preserve">McNab, B. K., &amp; Bonaccorso, F. J. (2001). The metabolism of New Guinean pteropodid bats. </w:t>
      </w:r>
      <w:r>
        <w:rPr>
          <w:i/>
        </w:rPr>
        <w:t xml:space="preserve">Journal of Comparative Physiology B, 171</w:t>
      </w:r>
      <w:r>
        <w:t xml:space="preserve">(3), 201-214. doi:10.1007/s003600000163</w:t>
      </w:r>
      <w:r/>
    </w:p>
    <w:p>
      <w:pPr>
        <w:pStyle w:val="171"/>
        <w:ind w:left="720" w:hanging="719"/>
      </w:pPr>
      <w:r>
        <w:t xml:space="preserve">Menda, G., Shamble, P. S., Nitzany, E. I., Golden, J. R., &amp; Hoy, R. R. (2014). Visual perception in the brain of a jumping spider. </w:t>
      </w:r>
      <w:r>
        <w:rPr>
          <w:i/>
        </w:rPr>
        <w:t xml:space="preserve">Current biology, 24</w:t>
      </w:r>
      <w:r>
        <w:t xml:space="preserve">(21), 2580-2585. doi:10.1016/j.cub.2014.09.029</w:t>
      </w:r>
      <w:r/>
    </w:p>
    <w:p>
      <w:pPr>
        <w:pStyle w:val="171"/>
        <w:ind w:left="720" w:hanging="719"/>
      </w:pPr>
      <w:r>
        <w:t xml:space="preserve">Miyazaki, N., Fujiyama, T., &amp; Fujise, Y. (1981). </w:t>
      </w:r>
      <w:r>
        <w:rPr>
          <w:i/>
        </w:rPr>
        <w:t xml:space="preserve">Body and organ weight of striped and spotted dolphins off the Pacific coast of Japan</w:t>
      </w:r>
      <w:r>
        <w:t xml:space="preserve">: Whales Research Institute.</w:t>
      </w:r>
      <w:r/>
    </w:p>
    <w:p>
      <w:pPr>
        <w:pStyle w:val="171"/>
        <w:ind w:left="720" w:hanging="719"/>
      </w:pPr>
      <w:r>
        <w:t xml:space="preserve">Montooth, K. L., &amp; Gibbs, A. G. (2003). Cuticular pheromones and water balance in the house fly, Musca domestica. </w:t>
      </w:r>
      <w:r>
        <w:rPr>
          <w:i/>
        </w:rPr>
        <w:t xml:space="preserve">Comparative Biochemistry and Physiology Part A: Molecular &amp; Integrative Physiology, 135</w:t>
      </w:r>
      <w:r>
        <w:t xml:space="preserve">(3), 457-465. doi:10.1016/S1095-6433(03)00115-6</w:t>
      </w:r>
      <w:r/>
    </w:p>
    <w:p>
      <w:pPr>
        <w:pStyle w:val="171"/>
        <w:ind w:left="720" w:hanging="719"/>
      </w:pPr>
      <w:r>
        <w:t xml:space="preserve">Morgan, K. R. (1987). Temperature Regulation, Energy Metabolism and Mate-Searching in Rain Beetles (&lt;em&gt;Pleocoma&lt;/em&gt; Spp.), Winter-Active, Endothermic Scarabs (Coleoptera). </w:t>
      </w:r>
      <w:r>
        <w:rPr>
          <w:i/>
        </w:rPr>
        <w:t xml:space="preserve">Journal of Experimental Biology, 128</w:t>
      </w:r>
      <w:r>
        <w:t xml:space="preserve">(1), 107-122. </w:t>
      </w:r>
      <w:r/>
    </w:p>
    <w:p>
      <w:pPr>
        <w:pStyle w:val="171"/>
        <w:ind w:left="720" w:hanging="719"/>
      </w:pPr>
      <w:r>
        <w:t xml:space="preserve">Morgan, K. R., Shelly, T. E., &amp; Kimsey, L. S. (1985). Body temperature regulation, energy metabolism, and foraging in light-seeking and shade-seeking robber flies. </w:t>
      </w:r>
      <w:r>
        <w:rPr>
          <w:i/>
        </w:rPr>
        <w:t xml:space="preserve">Journal of Comparative Physiology B, 155</w:t>
      </w:r>
      <w:r>
        <w:t xml:space="preserve">(5), 561-570. doi:10.1007/bf00694445</w:t>
      </w:r>
      <w:r/>
    </w:p>
    <w:p>
      <w:pPr>
        <w:pStyle w:val="171"/>
        <w:ind w:left="720" w:hanging="719"/>
      </w:pPr>
      <w:r>
        <w:t xml:space="preserve">Myung-Jin, M., &amp; K., T. E. (2013). Immunoreactivity of Glutamic Acid Decarboxylase (GAD) Isoforms in the Central Nervous System of the Barn Spider, Araneus cavaticus. </w:t>
      </w:r>
      <w:r>
        <w:rPr>
          <w:i/>
        </w:rPr>
        <w:t xml:space="preserve">Entomological Research, 43</w:t>
      </w:r>
      <w:r>
        <w:t xml:space="preserve">(1), 47-54. doi:10.1111/j.1748-5967.2012.00475.x</w:t>
      </w:r>
      <w:r/>
    </w:p>
    <w:p>
      <w:pPr>
        <w:pStyle w:val="171"/>
        <w:ind w:left="720" w:hanging="719"/>
      </w:pPr>
      <w:r>
        <w:t xml:space="preserve">Northcutt, R. G. (2013). Variation in reptilian brains and cognition. </w:t>
      </w:r>
      <w:r>
        <w:rPr>
          <w:i/>
        </w:rPr>
        <w:t xml:space="preserve">Brain, behavior and evolution, 82</w:t>
      </w:r>
      <w:r>
        <w:t xml:space="preserve">(1), 45-54. doi:10.1159/000351996</w:t>
      </w:r>
      <w:r/>
    </w:p>
    <w:p>
      <w:pPr>
        <w:pStyle w:val="171"/>
        <w:ind w:left="720" w:hanging="719"/>
      </w:pPr>
      <w:r>
        <w:t xml:space="preserve">Nottebohm, F. (1981). A brain for all seasons: cyclical anatomical changes in song control nuclei of the canary brain. </w:t>
      </w:r>
      <w:r>
        <w:rPr>
          <w:i/>
        </w:rPr>
        <w:t xml:space="preserve">Science, 214</w:t>
      </w:r>
      <w:r>
        <w:t xml:space="preserve">. doi:10.1126/science.7313697</w:t>
      </w:r>
      <w:r/>
    </w:p>
    <w:p>
      <w:pPr>
        <w:pStyle w:val="171"/>
        <w:ind w:left="720" w:hanging="719"/>
      </w:pPr>
      <w:r>
        <w:t xml:space="preserve">Prestwich, K. N. (1983). The Roles of Aerobic and Anaerobic Metabolism in Active Spiders. </w:t>
      </w:r>
      <w:r>
        <w:rPr>
          <w:i/>
        </w:rPr>
        <w:t xml:space="preserve">Physiological Zoology, 56</w:t>
      </w:r>
      <w:r>
        <w:t xml:space="preserve">(1), 122-132. doi:10.1086/physzool.56.1.30159973</w:t>
      </w:r>
      <w:r/>
    </w:p>
    <w:p>
      <w:pPr>
        <w:pStyle w:val="171"/>
        <w:ind w:left="720" w:hanging="719"/>
      </w:pPr>
      <w:r>
        <w:t xml:space="preserve">Prinzinger, R., Göppel, R., Lorenz, A., &amp; Kulzer, E. (1981). Body temperature and metabolism in the red-backed mousebird (Colius castanotus) during fasting and torpor. </w:t>
      </w:r>
      <w:r>
        <w:rPr>
          <w:i/>
        </w:rPr>
        <w:t xml:space="preserve">Comparative Biochemistry and Physiology Part A: Physiology, 69</w:t>
      </w:r>
      <w:r>
        <w:t xml:space="preserve">(4), 689-692. doi:10.1016/0300-9629(81)90157-2</w:t>
      </w:r>
      <w:r/>
    </w:p>
    <w:p>
      <w:pPr>
        <w:pStyle w:val="171"/>
        <w:ind w:left="720" w:hanging="719"/>
      </w:pPr>
      <w:r>
        <w:t xml:space="preserve">Pyörnilä, A., Putaala, A., Hissa, R., &amp; Sulkava, S. (1992). Adaptations to environment in the mountain hare (Lepus timidus): thermal physiology and histochemical properties of locomotory muscles. </w:t>
      </w:r>
      <w:r>
        <w:rPr>
          <w:i/>
        </w:rPr>
        <w:t xml:space="preserve">Canadian Journal of Zoology, 70</w:t>
      </w:r>
      <w:r>
        <w:t xml:space="preserve">(7), 1325-1330. doi:10.1139/z92-186</w:t>
      </w:r>
      <w:r/>
    </w:p>
    <w:p>
      <w:pPr>
        <w:pStyle w:val="171"/>
        <w:ind w:left="720" w:hanging="719"/>
      </w:pPr>
      <w:r>
        <w:t xml:space="preserve">Quinlan, M. C., &amp; Lighton, J. R. B. (1999). Respiratory physiology and water relations of three species of Pogonomyrmex harvester ants (Hymenoptera: Formicidae). </w:t>
      </w:r>
      <w:r>
        <w:rPr>
          <w:i/>
        </w:rPr>
        <w:t xml:space="preserve">Physiological Entomology, 24</w:t>
      </w:r>
      <w:r>
        <w:t xml:space="preserve">(4), 293-302. doi:10.1046/j.1365-3032.1999.00140.x</w:t>
      </w:r>
      <w:r/>
    </w:p>
    <w:p>
      <w:pPr>
        <w:pStyle w:val="171"/>
        <w:ind w:left="720" w:hanging="719"/>
      </w:pPr>
      <w:r>
        <w:t xml:space="preserve">Rajagopal, P., &amp; Bursell, E. (1966). The respiratory metabolism of resting tsetse flies. </w:t>
      </w:r>
      <w:r>
        <w:rPr>
          <w:i/>
        </w:rPr>
        <w:t xml:space="preserve">Journal of insect physiology, 12</w:t>
      </w:r>
      <w:r>
        <w:t xml:space="preserve">(3), 287-297. doi:10.1016/0022-1910(66)90144-2</w:t>
      </w:r>
      <w:r/>
    </w:p>
    <w:p>
      <w:pPr>
        <w:pStyle w:val="171"/>
        <w:ind w:left="720" w:hanging="719"/>
      </w:pPr>
      <w:r>
        <w:t xml:space="preserve">Rasmussen, G., &amp; Brander, R. (1973). Standard metabolic rate and lower critical temperature for the ruffed grouse. </w:t>
      </w:r>
      <w:r>
        <w:rPr>
          <w:i/>
        </w:rPr>
        <w:t xml:space="preserve">The Wilson Bulletin</w:t>
      </w:r>
      <w:r>
        <w:t xml:space="preserve">, 223-229. </w:t>
      </w:r>
      <w:r/>
    </w:p>
    <w:p>
      <w:pPr>
        <w:pStyle w:val="171"/>
        <w:ind w:left="720" w:hanging="719"/>
      </w:pPr>
      <w:r>
        <w:t xml:space="preserve">Renecker, L. A., &amp; Hudson, R. J. (1986). Seasonal energy expenditures and thermoregulatory responses of moose. </w:t>
      </w:r>
      <w:r>
        <w:rPr>
          <w:i/>
        </w:rPr>
        <w:t xml:space="preserve">Canadian Journal of Zoology, 64</w:t>
      </w:r>
      <w:r>
        <w:t xml:space="preserve">(2), 322-327. doi:10.1139/z86-052</w:t>
      </w:r>
      <w:r/>
    </w:p>
    <w:p>
      <w:pPr>
        <w:pStyle w:val="171"/>
        <w:ind w:left="720" w:hanging="719"/>
      </w:pPr>
      <w:r>
        <w:t xml:space="preserve">Ricklefs, R. E., &amp; Roby, D. D. (1983). Development of homeothermy in the diving petrels Pelecanoides urinatrix exsul and P. georgicus, and the Antarctic prion Pachyptila desolata. </w:t>
      </w:r>
      <w:r>
        <w:rPr>
          <w:i/>
        </w:rPr>
        <w:t xml:space="preserve">Comparative biochemistry and physiology. A, Comparative physiology, 75</w:t>
      </w:r>
      <w:r>
        <w:t xml:space="preserve">(2), 307-311. doi:10.1016/0300-9629(83)90086-5</w:t>
      </w:r>
      <w:r/>
    </w:p>
    <w:p>
      <w:pPr>
        <w:pStyle w:val="171"/>
        <w:ind w:left="720" w:hanging="719"/>
      </w:pPr>
      <w:r>
        <w:t xml:space="preserve">Riddle, O., Smith, G. C., &amp; Benedict, F. G. (1932). The basal metabolism of the mourning dove and some of its hybrids. </w:t>
      </w:r>
      <w:r>
        <w:rPr>
          <w:i/>
        </w:rPr>
        <w:t xml:space="preserve">American Journal of Physiology-Legacy Content, 101</w:t>
      </w:r>
      <w:r>
        <w:t xml:space="preserve">(2), 260-267. doi:10.1152/ajplegacy.1932.101.2.260</w:t>
      </w:r>
      <w:r/>
    </w:p>
    <w:p>
      <w:pPr>
        <w:pStyle w:val="171"/>
        <w:ind w:left="720" w:hanging="719"/>
      </w:pPr>
      <w:r>
        <w:t xml:space="preserve">Rising, J. D. (1969). A comparison of metabolism and evaporative water loss of Baltimore and Bullock orioles. </w:t>
      </w:r>
      <w:r>
        <w:rPr>
          <w:i/>
        </w:rPr>
        <w:t xml:space="preserve">Comparative Biochemistry and Physiology, 31</w:t>
      </w:r>
      <w:r>
        <w:t xml:space="preserve">(6), 915-925. doi:10.1016/0010-406X(69)91801-5</w:t>
      </w:r>
      <w:r/>
    </w:p>
    <w:p>
      <w:pPr>
        <w:pStyle w:val="171"/>
        <w:ind w:left="720" w:hanging="719"/>
      </w:pPr>
      <w:r>
        <w:t xml:space="preserve">Rising, J. D., &amp; Hudson, J. W. (1974). Seasonal variation in the metabolism and thyroid activity of the black-capped chickadee (Parus atricapillus). </w:t>
      </w:r>
      <w:r>
        <w:rPr>
          <w:i/>
        </w:rPr>
        <w:t xml:space="preserve">The Condor, 76</w:t>
      </w:r>
      <w:r>
        <w:t xml:space="preserve">(2), 198-203. doi:10.2307/1366730</w:t>
      </w:r>
      <w:r/>
    </w:p>
    <w:p>
      <w:pPr>
        <w:pStyle w:val="171"/>
        <w:ind w:left="720" w:hanging="719"/>
      </w:pPr>
      <w:r>
        <w:t xml:space="preserve">Rodríguez-Durán, A. (1995). Metabolic rates and thermal conductance in four species of neotropical bats roosting in hot caves. </w:t>
      </w:r>
      <w:r>
        <w:rPr>
          <w:i/>
        </w:rPr>
        <w:t xml:space="preserve">Comparative Biochemistry and Physiology Part A: Physiology, 110</w:t>
      </w:r>
      <w:r>
        <w:t xml:space="preserve">(4), 347-355. doi:10.1016/0300-9629(94)00174-R</w:t>
      </w:r>
      <w:r/>
    </w:p>
    <w:p>
      <w:pPr>
        <w:pStyle w:val="171"/>
        <w:ind w:left="720" w:hanging="719"/>
      </w:pPr>
      <w:r>
        <w:t xml:space="preserve">Ruben, J. A. (1976). Aerobic and anaerobic metabolism during activity in snakes. </w:t>
      </w:r>
      <w:r>
        <w:rPr>
          <w:i/>
        </w:rPr>
        <w:t xml:space="preserve">Journal of comparative physiology, 109</w:t>
      </w:r>
      <w:r>
        <w:t xml:space="preserve">(2), 147-157. doi:10.1007/bf00689414</w:t>
      </w:r>
      <w:r/>
    </w:p>
    <w:p>
      <w:pPr>
        <w:pStyle w:val="171"/>
        <w:ind w:left="720" w:hanging="719"/>
      </w:pPr>
      <w:r>
        <w:t xml:space="preserve">Sasira, B. K. (1975). Post embryonic development of the central nervous system of the spider Argiope aurantia (Lucas). </w:t>
      </w:r>
      <w:r>
        <w:rPr>
          <w:i/>
        </w:rPr>
        <w:t xml:space="preserve">Journal of Morphology, 146</w:t>
      </w:r>
      <w:r>
        <w:t xml:space="preserve">(3), 325-342. doi:10.1002/jmor.1051460303</w:t>
      </w:r>
      <w:r/>
    </w:p>
    <w:p>
      <w:pPr>
        <w:pStyle w:val="171"/>
        <w:ind w:left="720" w:hanging="719"/>
      </w:pPr>
      <w:r>
        <w:t xml:space="preserve">Schmidt-Nielsen, K., Crawford Jr, E., Newsome, A. E., Rawson, K., &amp; Hammel, H. (1967). Metabolic rate of camels: effect of body temperature and dehydration. </w:t>
      </w:r>
      <w:r>
        <w:rPr>
          <w:i/>
        </w:rPr>
        <w:t xml:space="preserve">American Journal of Physiology-Legacy Content, 212</w:t>
      </w:r>
      <w:r>
        <w:t xml:space="preserve">(2), 341-346. </w:t>
      </w:r>
      <w:r/>
    </w:p>
    <w:p>
      <w:pPr>
        <w:pStyle w:val="171"/>
        <w:ind w:left="720" w:hanging="719"/>
      </w:pPr>
      <w:r>
        <w:t xml:space="preserve">Shapiro, C. J., &amp; Weathers, W. (1981). Metabolic and behavioral responses of American kestrels to food deprivation. </w:t>
      </w:r>
      <w:r>
        <w:rPr>
          <w:i/>
        </w:rPr>
        <w:t xml:space="preserve">Comparative Biochemistry and Physiology Part A: Physiology, 68</w:t>
      </w:r>
      <w:r>
        <w:t xml:space="preserve">(1), 111-114. doi:10.1016/0300-9629(81)90328-5</w:t>
      </w:r>
      <w:r/>
    </w:p>
    <w:p>
      <w:pPr>
        <w:pStyle w:val="171"/>
        <w:ind w:left="720" w:hanging="719"/>
      </w:pPr>
      <w:r>
        <w:t xml:space="preserve">Shultz, S., &amp; Dunbar, R. I. M. (2006). Both social and ecological factors predict ungulate brain size. </w:t>
      </w:r>
      <w:r>
        <w:rPr>
          <w:i/>
        </w:rPr>
        <w:t xml:space="preserve">Proceedings of the Royal Society B: Biological Sciences, 273</w:t>
      </w:r>
      <w:r>
        <w:t xml:space="preserve">(1583), 207-215. doi:10.1098/rspb.2005.3283</w:t>
      </w:r>
      <w:r/>
    </w:p>
    <w:p>
      <w:pPr>
        <w:pStyle w:val="171"/>
        <w:ind w:left="720" w:hanging="719"/>
      </w:pPr>
      <w:r>
        <w:t xml:space="preserve">Sibul, I., Kuusik, A., &amp; Voolma, K. (2004). Monitoring of gas exchange cycles and ventilatory movements in the pine weevil Hylobius abietis: respiratory failures evoked by a botanical insecticide. </w:t>
      </w:r>
      <w:r>
        <w:rPr>
          <w:i/>
        </w:rPr>
        <w:t xml:space="preserve">Entomologia Experimentalis et Applicata, 110</w:t>
      </w:r>
      <w:r>
        <w:t xml:space="preserve">(2), 173-179. doi:10.1111/j.0013-8703.2004.00134.x</w:t>
      </w:r>
      <w:r/>
    </w:p>
    <w:p>
      <w:pPr>
        <w:pStyle w:val="171"/>
        <w:ind w:left="720" w:hanging="719"/>
      </w:pPr>
      <w:r>
        <w:t xml:space="preserve">Simons, T. R., &amp; Whittow, G. C. (1984). Energetics of Breeding Dark-Rumped Petrels. In G. C. Whittow &amp; H. Rahn (Eds.), </w:t>
      </w:r>
      <w:r>
        <w:rPr>
          <w:i/>
        </w:rPr>
        <w:t xml:space="preserve">Seabird Energetics</w:t>
      </w:r>
      <w:r>
        <w:t xml:space="preserve"> (pp. 159-181). Boston, MA: Springer US.</w:t>
      </w:r>
      <w:r/>
    </w:p>
    <w:p>
      <w:pPr>
        <w:pStyle w:val="171"/>
        <w:ind w:left="720" w:hanging="719"/>
      </w:pPr>
      <w:r>
        <w:t xml:space="preserve">Sømme, L., Ring, R. A., Block, W., &amp; Worland, M. R. (1989). Respiratory metabolism of Hydromedion sparsutum and Perimylops antarcticus (Col., Perimylopidae) from South Georgia. </w:t>
      </w:r>
      <w:r>
        <w:rPr>
          <w:i/>
        </w:rPr>
        <w:t xml:space="preserve">Polar Biology, 10</w:t>
      </w:r>
      <w:r>
        <w:t xml:space="preserve">(2), 135-139. doi:10.1007/bf00239158</w:t>
      </w:r>
      <w:r/>
    </w:p>
    <w:p>
      <w:pPr>
        <w:pStyle w:val="171"/>
        <w:ind w:left="720" w:hanging="719"/>
      </w:pPr>
      <w:r>
        <w:t xml:space="preserve">Steinhoff, P. O. M., Liedtke, J., Sombke, A., Schneider, J. M., &amp; Uhl, G. (2018). Early environmental conditions affect the volume of higher-order brain centers in a jumping spider. </w:t>
      </w:r>
      <w:r>
        <w:rPr>
          <w:i/>
        </w:rPr>
        <w:t xml:space="preserve">Journal of Zoology, 304</w:t>
      </w:r>
      <w:r>
        <w:t xml:space="preserve">(3), 182-192. doi:10.1111/jzo.12512</w:t>
      </w:r>
      <w:r/>
    </w:p>
    <w:p>
      <w:pPr>
        <w:pStyle w:val="171"/>
        <w:ind w:left="720" w:hanging="719"/>
      </w:pPr>
      <w:r>
        <w:t xml:space="preserve">Stephenson, P. J., &amp; Racey, P. A. (1994). Seasonal variation in resting metabolic rate and body temperature of streaked tenrecs, Hemicentetes nigriceps and H. Semispinosus (Insectivora: Tenrecidae). </w:t>
      </w:r>
      <w:r>
        <w:rPr>
          <w:i/>
        </w:rPr>
        <w:t xml:space="preserve">Journal of Zoology, 232</w:t>
      </w:r>
      <w:r>
        <w:t xml:space="preserve">(2), 285-294. doi:10.1111/j.1469-7998.1994.tb01573.x</w:t>
      </w:r>
      <w:r/>
    </w:p>
    <w:p>
      <w:pPr>
        <w:pStyle w:val="171"/>
        <w:ind w:left="720" w:hanging="719"/>
      </w:pPr>
      <w:r>
        <w:t xml:space="preserve">Strausfeld, N. J., Hansen, L., Li, Y., Gomez, R. S., &amp; Ito, K. (1998). Evolution, discovery, and interpretations of arthropod mushroom bodies. </w:t>
      </w:r>
      <w:r>
        <w:rPr>
          <w:i/>
        </w:rPr>
        <w:t xml:space="preserve">Learning &amp; Memory, 5</w:t>
      </w:r>
      <w:r>
        <w:t xml:space="preserve">(1), 11-37. doi:10.1101/lm.5.1.11</w:t>
      </w:r>
      <w:r/>
    </w:p>
    <w:p>
      <w:pPr>
        <w:pStyle w:val="171"/>
        <w:ind w:left="720" w:hanging="719"/>
      </w:pPr>
      <w:r>
        <w:t xml:space="preserve">Strausfeld, N. J., Weltzien, P., &amp; Barth, F. G. (1993). Two visual systems in one brain: Neuropils serving the principal eyes of the spider Cupiennius salei. </w:t>
      </w:r>
      <w:r>
        <w:rPr>
          <w:i/>
        </w:rPr>
        <w:t xml:space="preserve">Journal of Comparative Neurology, 328</w:t>
      </w:r>
      <w:r>
        <w:t xml:space="preserve">(1), 63-75. doi:10.1002/cne.903280105</w:t>
      </w:r>
      <w:r/>
    </w:p>
    <w:p>
      <w:pPr>
        <w:pStyle w:val="171"/>
        <w:ind w:left="720" w:hanging="719"/>
      </w:pPr>
      <w:r>
        <w:t xml:space="preserve">Strømme, J. A., Ngari, T. W., &amp; Zachariassen, K. E. (1986). Physiological adaptations in Coleoptera on Spitsbergen. </w:t>
      </w:r>
      <w:r>
        <w:rPr>
          <w:i/>
        </w:rPr>
        <w:t xml:space="preserve">Polar Research, 4</w:t>
      </w:r>
      <w:r>
        <w:t xml:space="preserve">(2), 199-204. doi:10.1111/j.1751-8369.1986.tb00531.x</w:t>
      </w:r>
      <w:r/>
    </w:p>
    <w:p>
      <w:pPr>
        <w:pStyle w:val="171"/>
        <w:ind w:left="720" w:hanging="719"/>
      </w:pPr>
      <w:r>
        <w:t xml:space="preserve">Sung-Chan, Y., &amp; Myung-Jin, M. (2015). CNS microstructure in the wandering wolf spider Arctosa kwangreungensis (Araneae: Lycosidae). </w:t>
      </w:r>
      <w:r>
        <w:rPr>
          <w:i/>
        </w:rPr>
        <w:t xml:space="preserve">Entomological Research, 45</w:t>
      </w:r>
      <w:r>
        <w:t xml:space="preserve">(2), 84-93. doi:10.1111/1748-5967.12102</w:t>
      </w:r>
      <w:r/>
    </w:p>
    <w:p>
      <w:pPr>
        <w:pStyle w:val="171"/>
        <w:ind w:left="720" w:hanging="719"/>
      </w:pPr>
      <w:r>
        <w:t xml:space="preserve">Tombes, A. S. (1964). Respiratory and compositional study on the aestivating insect, Hypera postica (Gyll.)(Curculionidae). </w:t>
      </w:r>
      <w:r>
        <w:rPr>
          <w:i/>
        </w:rPr>
        <w:t xml:space="preserve">Journal of insect physiology, 10</w:t>
      </w:r>
      <w:r>
        <w:t xml:space="preserve">(6), 997-1003. doi:10.1016/0022-1910(64)90087-3</w:t>
      </w:r>
      <w:r/>
    </w:p>
    <w:p>
      <w:pPr>
        <w:pStyle w:val="171"/>
        <w:ind w:left="720" w:hanging="719"/>
      </w:pPr>
      <w:r>
        <w:t xml:space="preserve">Tsuboi, M., Husby, A., Kotrschal, A., Hayward, A., Buechel, S. D., Zidar, J., . . . Kolm, N. (2015). Comparative support for the expensive tissue hypothesis: Big brains are correlated with smaller gut and greater parental investment in Lake Tanganyika cichl</w:t>
      </w:r>
      <w:r>
        <w:t xml:space="preserve">ids. </w:t>
      </w:r>
      <w:r>
        <w:rPr>
          <w:i/>
        </w:rPr>
        <w:t xml:space="preserve">Evolution, 69</w:t>
      </w:r>
      <w:r>
        <w:t xml:space="preserve">(1), 190-200. doi:10.1111/evo.12556</w:t>
      </w:r>
      <w:r/>
    </w:p>
    <w:p>
      <w:pPr>
        <w:pStyle w:val="171"/>
        <w:ind w:left="720" w:hanging="719"/>
      </w:pPr>
      <w:r>
        <w:t xml:space="preserve">Weathers, W. (1977). Temperature regulation in the Dusky Munia, Lonchura fuscans (Cassin) (Estrildidae). </w:t>
      </w:r>
      <w:r>
        <w:rPr>
          <w:i/>
        </w:rPr>
        <w:t xml:space="preserve">Australian Journal of Zoology, 25</w:t>
      </w:r>
      <w:r>
        <w:t xml:space="preserve">(2), 193-199. doi:10.1071/ZO9770193</w:t>
      </w:r>
      <w:r/>
    </w:p>
    <w:p>
      <w:pPr>
        <w:pStyle w:val="171"/>
        <w:ind w:left="720" w:hanging="719"/>
      </w:pPr>
      <w:r>
        <w:t xml:space="preserve">Wehner, R., Fukushi, T., &amp; Isler, K. (2007). On being small: brain allometry in ants. </w:t>
      </w:r>
      <w:r>
        <w:rPr>
          <w:i/>
        </w:rPr>
        <w:t xml:space="preserve">Brain, behavior and evolution, 69</w:t>
      </w:r>
      <w:r>
        <w:t xml:space="preserve">(3), 220-228. doi:10.1159/000097057</w:t>
      </w:r>
      <w:r/>
    </w:p>
    <w:p>
      <w:pPr>
        <w:pStyle w:val="171"/>
        <w:ind w:left="720" w:hanging="719"/>
      </w:pPr>
      <w:r>
        <w:t xml:space="preserve">Weiner, J., &amp; Górecki, A. (1981). Standard metabolic rate and thermoregulation of five species of Mongolian small mammals. </w:t>
      </w:r>
      <w:r>
        <w:rPr>
          <w:i/>
        </w:rPr>
        <w:t xml:space="preserve">Journal of comparative physiology, 145</w:t>
      </w:r>
      <w:r>
        <w:t xml:space="preserve">(1), 127-132. doi:10.1007/bf00782603</w:t>
      </w:r>
      <w:r/>
    </w:p>
    <w:p>
      <w:pPr>
        <w:pStyle w:val="171"/>
        <w:ind w:left="720" w:hanging="719"/>
      </w:pPr>
      <w:r>
        <w:t xml:space="preserve">Weiner, J., &amp; Heldmaier, G. (1987). Metabolism and thermoregulation in two races of Djungarian hamsters: Phodopus sungorus sungorus and P. s. campbelli. </w:t>
      </w:r>
      <w:r>
        <w:rPr>
          <w:i/>
        </w:rPr>
        <w:t xml:space="preserve">Comparative biochemistry and physiology. A, Comparative physiology, 86</w:t>
      </w:r>
      <w:r>
        <w:t xml:space="preserve">(4), 639-642. doi:10.1016/0300-9629(87)90615-3</w:t>
      </w:r>
      <w:r/>
    </w:p>
    <w:p>
      <w:pPr>
        <w:pStyle w:val="171"/>
        <w:ind w:left="720" w:hanging="719"/>
      </w:pPr>
      <w:r>
        <w:t xml:space="preserve">Wijnandts, H. (1984). Ecological energetics of the long-eared owl (Asio otus). </w:t>
      </w:r>
      <w:r>
        <w:rPr>
          <w:i/>
        </w:rPr>
        <w:t xml:space="preserve">Ardea, 72</w:t>
      </w:r>
      <w:r>
        <w:t xml:space="preserve">, 1-92. doi:10.5253/arde.v72.p1</w:t>
      </w:r>
      <w:r/>
    </w:p>
    <w:p>
      <w:pPr>
        <w:pStyle w:val="171"/>
        <w:ind w:left="720" w:hanging="719"/>
      </w:pPr>
      <w:r>
        <w:t xml:space="preserve">Willemet, R. (2013). Reconsidering the evolution of brain, cognition, and behavior in birds and mammals. </w:t>
      </w:r>
      <w:r>
        <w:rPr>
          <w:i/>
        </w:rPr>
        <w:t xml:space="preserve">Frontiers in Psychology, 4</w:t>
      </w:r>
      <w:r>
        <w:t xml:space="preserve">(396). doi:10.3389/fpsyg.2013.00396</w:t>
      </w:r>
      <w:r/>
    </w:p>
    <w:p>
      <w:pPr>
        <w:pStyle w:val="171"/>
        <w:ind w:left="720" w:hanging="719"/>
      </w:pPr>
      <w:r>
        <w:t xml:space="preserve">Willems, N. J., &amp; Armitage, K. B. (1975). Thermoregulation and water requirements in semiarid and montane populations of the least chipmunk, Eutamias minimus—I. Metabolic rate and body temperature. </w:t>
      </w:r>
      <w:r>
        <w:rPr>
          <w:i/>
        </w:rPr>
        <w:t xml:space="preserve">Comparative Biochemistry and Physiology Part A: Physiology, 51</w:t>
      </w:r>
      <w:r>
        <w:t xml:space="preserve">(4), 717-722. doi:10.1016/0300-9629(75)90044-4</w:t>
      </w:r>
      <w:r/>
    </w:p>
    <w:p>
      <w:pPr>
        <w:pStyle w:val="171"/>
        <w:ind w:left="720" w:hanging="719"/>
      </w:pPr>
      <w:r>
        <w:t xml:space="preserve">Williams, J. B., Siegfried, W. R., Milton, S. J., Adams, N. J., Dean, W., du Plessis, M. A., &amp; Jackson, S. (1993). Field metabolism, water requirements, and foraging behavior of wild ostriches in the Namib. </w:t>
      </w:r>
      <w:r>
        <w:rPr>
          <w:i/>
        </w:rPr>
        <w:t xml:space="preserve">Ecology, 74</w:t>
      </w:r>
      <w:r>
        <w:t xml:space="preserve">(2), 390-404. doi:10.2307/1939301</w:t>
      </w:r>
      <w:r/>
    </w:p>
    <w:p>
      <w:pPr>
        <w:pStyle w:val="171"/>
        <w:ind w:left="720" w:hanging="719"/>
      </w:pPr>
      <w:r>
        <w:t xml:space="preserve">Withers, P. C., Forbes, R. B., &amp; Hedrick, M. S. (1987). Metabolic, water and thermal relations of the Chilean tinamou. </w:t>
      </w:r>
      <w:r>
        <w:rPr>
          <w:i/>
        </w:rPr>
        <w:t xml:space="preserve">The Condor, 89</w:t>
      </w:r>
      <w:r>
        <w:t xml:space="preserve">(2), 424-426. doi:10.2307/1368498</w:t>
      </w:r>
      <w:r/>
    </w:p>
    <w:p>
      <w:pPr>
        <w:pStyle w:val="171"/>
        <w:ind w:left="720" w:hanging="719"/>
      </w:pPr>
      <w:r>
        <w:t xml:space="preserve">Witt, P. N. (1969). Behavioral consequences of laser lesions in the central nervous system of Araneus diadematus Cl. </w:t>
      </w:r>
      <w:r>
        <w:rPr>
          <w:i/>
        </w:rPr>
        <w:t xml:space="preserve">American Zoologist, 9</w:t>
      </w:r>
      <w:r>
        <w:t xml:space="preserve">(1), 121-131. doi:10.1093/icb/9.1.121</w:t>
      </w:r>
      <w:r/>
    </w:p>
    <w:p>
      <w:pPr>
        <w:pStyle w:val="171"/>
        <w:ind w:left="720" w:hanging="719"/>
      </w:pPr>
      <w:r>
        <w:t xml:space="preserve">Wunder, B. A., &amp; Trebella, J. J. (1976). Effects of nasal tufts and nasal respiration on thermoregulation and evaporative water loss in the common crow. </w:t>
      </w:r>
      <w:r>
        <w:rPr>
          <w:i/>
        </w:rPr>
        <w:t xml:space="preserve">The Condor, 78</w:t>
      </w:r>
      <w:r>
        <w:t xml:space="preserve">(4), 564-567. doi:10.2307/1367113</w:t>
      </w:r>
      <w:r/>
    </w:p>
    <w:p>
      <w:pPr>
        <w:pStyle w:val="171"/>
        <w:ind w:left="720" w:hanging="719"/>
      </w:pPr>
      <w:r>
        <w:t xml:space="preserve">Yarbrough, C. G. (1971). The influence of distribution and ecology on the thermoregulation of small birds. </w:t>
      </w:r>
      <w:r>
        <w:rPr>
          <w:i/>
        </w:rPr>
        <w:t xml:space="preserve">Comparative Biochemistry and Physiology Part A: Physiology, 39</w:t>
      </w:r>
      <w:r>
        <w:t xml:space="preserve">(2), 235-266. doi:10.1016/0300-9629(71)90082-X</w:t>
      </w:r>
      <w:r/>
    </w:p>
    <w:p>
      <w:pPr>
        <w:pStyle w:val="171"/>
        <w:ind w:left="720" w:hanging="719"/>
      </w:pPr>
      <w:r>
        <w:t xml:space="preserve">Yong-Ki, P., Hyo-Jeong, K., Hoon, K., &amp; Myung-Jin, M. (2013). Fine structure of the CNS ganglia in the geometric spider Nephila clavata (Araneae: Nephilidae). </w:t>
      </w:r>
      <w:r>
        <w:rPr>
          <w:i/>
        </w:rPr>
        <w:t xml:space="preserve">Entomological Research, 43</w:t>
      </w:r>
      <w:r>
        <w:t xml:space="preserve">(6), 330-343. doi:10.1111/1748-5967.12039</w:t>
      </w:r>
      <w:r/>
    </w:p>
    <w:p>
      <w:pPr>
        <w:pStyle w:val="171"/>
        <w:ind w:left="720" w:hanging="719"/>
      </w:pPr>
      <w:r>
        <w:t xml:space="preserve">Yu, Y., Karbowski, J., Sachdev, R. N., &amp; Feng, J. (2014). Effect of temperature and glia in brain size enlargement and origin of allometric body-brain size scaling in vertebrates. </w:t>
      </w:r>
      <w:r>
        <w:rPr>
          <w:i/>
        </w:rPr>
        <w:t xml:space="preserve">BMC Evolutionary Biology, 14</w:t>
      </w:r>
      <w:r>
        <w:t xml:space="preserve">(1), 178. doi:10.1186/s12862-014-0178-z</w:t>
      </w:r>
      <w:r/>
    </w:p>
    <w:p>
      <w:pPr>
        <w:pStyle w:val="171"/>
        <w:ind w:left="720" w:hanging="719"/>
      </w:pPr>
      <w:r>
        <w:t xml:space="preserve">Zervanos, S. M. (1975). Seasonal effects of temperature on the respiratory metabolism of the collared peccary (Tayassu tajacu). </w:t>
      </w:r>
      <w:r>
        <w:rPr>
          <w:i/>
        </w:rPr>
        <w:t xml:space="preserve">Comparative Biochemistry and Physiology Part A: Physiology, 50</w:t>
      </w:r>
      <w:r>
        <w:t xml:space="preserve">(2), 365-371. doi:10.1016/0300-9629(75)90027-4</w:t>
      </w:r>
      <w:r/>
    </w:p>
    <w:p>
      <w:pPr>
        <w:rPr>
          <w:rFonts w:ascii="Calibri" w:hAnsi="Calibri"/>
        </w:rPr>
      </w:pPr>
      <w:r>
        <w:rPr>
          <w:rFonts w:ascii="Calibri" w:hAnsi="Calibri"/>
        </w:rPr>
        <w:fldChar w:fldCharType="end"/>
      </w:r>
      <w:r/>
    </w:p>
    <w:p>
      <w:r/>
      <w:r/>
    </w:p>
    <w:sectPr>
      <w:footnotePr/>
      <w:type w:val="nextPage"/>
      <w:pgSz w:w="11900" w:h="16840"/>
      <w:pgMar w:top="1440" w:right="1800" w:bottom="1440" w:left="1800" w:gutter="0" w:header="708" w:footer="708"/>
      <w:cols w:num="1" w:sep="0" w:space="708" w:equalWidth="1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</w:font>
  <w:font w:name="Helvetica">
    <w:panose1 w:val="020B0609030804020204"/>
  </w:font>
  <w:font w:name="Arial">
    <w:panose1 w:val="020B0604020202020204"/>
  </w:font>
  <w:font w:name="Cambria">
    <w:panose1 w:val="02020603050405020304"/>
  </w:font>
  <w:font w:name="Times New Roman">
    <w:panose1 w:val="02020603050405020304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mc:Ignorable="w14 w15 wp14">
  <w:footnote w:type="separator" w:id="-1">
    <w:p>
      <w:pPr>
        <w:spacing w:lineRule="auto" w:line="240" w:after="0"/>
      </w:pPr>
      <w:r/>
      <w:r>
        <w:separator/>
      </w:r>
    </w:p>
  </w:footnote>
  <w:footnote w:type="continuationSeparator" w:id="0">
    <w:p>
      <w:pPr>
        <w:spacing w:lineRule="auto" w:line="240" w:after="0"/>
      </w:pPr>
      <w:r/>
      <w:r>
        <w:continuationSeparator/>
      </w:r>
    </w:p>
  </w:footnote>
</w:footnotes>
</file>

<file path=word/settings.xml><?xml version="1.0" encoding="utf-8"?>
<w:settings xmlns:w="http://schemas.openxmlformats.org/wordprocessingml/2006/main" xmlns:m="http://schemas.openxmlformats.org/officeDocument/2006/math" xmlns:o="urn:schemas-microsoft-com:office:office" xmlns:v="urn:schemas-microsoft-com:vml">
  <w:clrSchemeMapping w:accent1="accent1" w:accent2="accent2" w:accent3="accent3" w:accent4="accent4" w:accent5="accent5" w:accent6="accent6" w:bg1="light1" w:bg2="light2" w:followedHyperlink="followedHyperlink" w:hyperlink="hyperlink" w:t1="dark1" w:t2="dark2"/>
  <w:defaultTabStop w:val="720"/>
  <m:mathPr>
    <m:brkBin m:val="before"/>
    <m:defJc m:val="centerGroup"/>
    <m:intLim m:val="subSup"/>
    <m:lMargin m:val="0"/>
    <m:mathFont m:val="Cambria Math"/>
    <m:naryLim m:val="undOvr"/>
    <m:rMargin m:val="0"/>
    <m:smallFrac m:val="false"/>
    <m:wrapIndent m:val="1440"/>
  </m:mathPr>
  <w:trackRevisions w:val="false"/>
  <w:footnotePr>
    <w:footnote w:id="-1"/>
    <w:footnote w:id="0"/>
    <w:numFmt w:val="decimal"/>
    <w:numRestart w:val="continuous"/>
    <w:numStart w:val="1"/>
    <w:pos w:val="pageBottom"/>
  </w:footnotePr>
  <w:zoom w:percent="10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themeFontLang w:val="en-US" w:eastAsia="zh-CN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mbria" w:hAnsi="Cambria" w:cs="Cambria" w:eastAsia="Cambria"/>
        <w:color w:val="auto"/>
        <w:spacing w:val="0"/>
        <w:position w:val="0"/>
        <w:sz w:val="24"/>
        <w:szCs w:val="24"/>
        <w:lang w:val="en-AU" w:bidi="ar-SA" w:eastAsia="en-US"/>
      </w:rPr>
    </w:rPrDefault>
    <w:pPrDefault>
      <w:pPr>
        <w:ind w:left="0" w:right="0" w:hanging="0"/>
        <w:jc w:val="left"/>
        <w:spacing w:lineRule="auto" w:line="240" w:after="0" w:afterAutospacing="0" w:before="0" w:beforeAutospacing="0"/>
        <w:shd w:val="nil" w:color="auto" w:fill="FFFFFF"/>
        <w:pBdr>
          <w:left w:val="none" w:color="000000" w:sz="4" w:space="0"/>
          <w:top w:val="none" w:color="000000" w:sz="4" w:space="0"/>
          <w:right w:val="none" w:color="000000" w:sz="4" w:space="0"/>
          <w:bottom w:val="none" w:color="000000" w:sz="4" w:space="0"/>
          <w:between w:val="none" w:color="000000" w:sz="4" w:space="0"/>
        </w:pBdr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styleId="11">
    <w:name w:val="Heading 1"/>
    <w:basedOn w:val="166"/>
    <w:next w:val="166"/>
    <w:link w:val="12"/>
    <w:qFormat/>
    <w:uiPriority w:val="9"/>
    <w:rPr>
      <w:rFonts w:ascii="Arial" w:hAnsi="Arial" w:cs="Arial" w:eastAsia="Arial"/>
      <w:sz w:val="40"/>
      <w:szCs w:val="40"/>
    </w:rPr>
    <w:pPr>
      <w:keepLines/>
      <w:keepNext/>
      <w:spacing w:after="200" w:before="480"/>
      <w:outlineLvl w:val="0"/>
    </w:pPr>
  </w:style>
  <w:style w:type="character" w:styleId="12">
    <w:name w:val="Heading 1 Char"/>
    <w:basedOn w:val="167"/>
    <w:link w:val="11"/>
    <w:uiPriority w:val="9"/>
    <w:rPr>
      <w:rFonts w:ascii="Arial" w:hAnsi="Arial" w:cs="Arial" w:eastAsia="Arial"/>
      <w:sz w:val="40"/>
      <w:szCs w:val="40"/>
    </w:rPr>
  </w:style>
  <w:style w:type="paragraph" w:styleId="13">
    <w:name w:val="Heading 2"/>
    <w:basedOn w:val="166"/>
    <w:next w:val="166"/>
    <w:link w:val="14"/>
    <w:qFormat/>
    <w:uiPriority w:val="9"/>
    <w:unhideWhenUsed/>
    <w:rPr>
      <w:rFonts w:ascii="Arial" w:hAnsi="Arial" w:cs="Arial" w:eastAsia="Arial"/>
      <w:sz w:val="34"/>
    </w:rPr>
    <w:pPr>
      <w:keepLines/>
      <w:keepNext/>
      <w:spacing w:after="200" w:before="360"/>
      <w:outlineLvl w:val="1"/>
    </w:pPr>
  </w:style>
  <w:style w:type="character" w:styleId="14">
    <w:name w:val="Heading 2 Char"/>
    <w:basedOn w:val="167"/>
    <w:link w:val="13"/>
    <w:uiPriority w:val="9"/>
    <w:rPr>
      <w:rFonts w:ascii="Arial" w:hAnsi="Arial" w:cs="Arial" w:eastAsia="Arial"/>
      <w:sz w:val="34"/>
    </w:rPr>
  </w:style>
  <w:style w:type="paragraph" w:styleId="15">
    <w:name w:val="Heading 3"/>
    <w:basedOn w:val="166"/>
    <w:next w:val="166"/>
    <w:link w:val="16"/>
    <w:qFormat/>
    <w:uiPriority w:val="9"/>
    <w:unhideWhenUsed/>
    <w:rPr>
      <w:rFonts w:ascii="Arial" w:hAnsi="Arial" w:cs="Arial" w:eastAsia="Arial"/>
      <w:sz w:val="30"/>
      <w:szCs w:val="30"/>
    </w:rPr>
    <w:pPr>
      <w:keepLines/>
      <w:keepNext/>
      <w:spacing w:after="200" w:before="320"/>
      <w:outlineLvl w:val="2"/>
    </w:pPr>
  </w:style>
  <w:style w:type="character" w:styleId="16">
    <w:name w:val="Heading 3 Char"/>
    <w:basedOn w:val="167"/>
    <w:link w:val="15"/>
    <w:uiPriority w:val="9"/>
    <w:rPr>
      <w:rFonts w:ascii="Arial" w:hAnsi="Arial" w:cs="Arial" w:eastAsia="Arial"/>
      <w:sz w:val="30"/>
      <w:szCs w:val="30"/>
    </w:rPr>
  </w:style>
  <w:style w:type="paragraph" w:styleId="17">
    <w:name w:val="Heading 4"/>
    <w:basedOn w:val="166"/>
    <w:next w:val="166"/>
    <w:link w:val="18"/>
    <w:qFormat/>
    <w:uiPriority w:val="9"/>
    <w:unhideWhenUsed/>
    <w:rPr>
      <w:rFonts w:ascii="Arial" w:hAnsi="Arial" w:cs="Arial" w:eastAsia="Arial"/>
      <w:b/>
      <w:bCs/>
      <w:sz w:val="26"/>
      <w:szCs w:val="26"/>
    </w:rPr>
    <w:pPr>
      <w:keepLines/>
      <w:keepNext/>
      <w:spacing w:after="200" w:before="320"/>
      <w:outlineLvl w:val="3"/>
    </w:pPr>
  </w:style>
  <w:style w:type="character" w:styleId="18">
    <w:name w:val="Heading 4 Char"/>
    <w:basedOn w:val="167"/>
    <w:link w:val="17"/>
    <w:uiPriority w:val="9"/>
    <w:rPr>
      <w:rFonts w:ascii="Arial" w:hAnsi="Arial" w:cs="Arial" w:eastAsia="Arial"/>
      <w:b/>
      <w:bCs/>
      <w:sz w:val="26"/>
      <w:szCs w:val="26"/>
    </w:rPr>
  </w:style>
  <w:style w:type="paragraph" w:styleId="19">
    <w:name w:val="Heading 5"/>
    <w:basedOn w:val="166"/>
    <w:next w:val="166"/>
    <w:link w:val="20"/>
    <w:qFormat/>
    <w:uiPriority w:val="9"/>
    <w:unhideWhenUsed/>
    <w:rPr>
      <w:rFonts w:ascii="Arial" w:hAnsi="Arial" w:cs="Arial" w:eastAsia="Arial"/>
      <w:b/>
      <w:bCs/>
      <w:sz w:val="24"/>
      <w:szCs w:val="24"/>
    </w:rPr>
    <w:pPr>
      <w:keepLines/>
      <w:keepNext/>
      <w:spacing w:after="200" w:before="320"/>
      <w:outlineLvl w:val="4"/>
    </w:pPr>
  </w:style>
  <w:style w:type="character" w:styleId="20">
    <w:name w:val="Heading 5 Char"/>
    <w:basedOn w:val="167"/>
    <w:link w:val="19"/>
    <w:uiPriority w:val="9"/>
    <w:rPr>
      <w:rFonts w:ascii="Arial" w:hAnsi="Arial" w:cs="Arial" w:eastAsia="Arial"/>
      <w:b/>
      <w:bCs/>
      <w:sz w:val="24"/>
      <w:szCs w:val="24"/>
    </w:rPr>
  </w:style>
  <w:style w:type="paragraph" w:styleId="21">
    <w:name w:val="Heading 6"/>
    <w:basedOn w:val="166"/>
    <w:next w:val="166"/>
    <w:link w:val="22"/>
    <w:qFormat/>
    <w:uiPriority w:val="9"/>
    <w:unhideWhenUsed/>
    <w:rPr>
      <w:rFonts w:ascii="Arial" w:hAnsi="Arial" w:cs="Arial" w:eastAsia="Arial"/>
      <w:b/>
      <w:bCs/>
      <w:sz w:val="22"/>
      <w:szCs w:val="22"/>
    </w:rPr>
    <w:pPr>
      <w:keepLines/>
      <w:keepNext/>
      <w:spacing w:after="200" w:before="320"/>
      <w:outlineLvl w:val="5"/>
    </w:pPr>
  </w:style>
  <w:style w:type="character" w:styleId="22">
    <w:name w:val="Heading 6 Char"/>
    <w:basedOn w:val="167"/>
    <w:link w:val="21"/>
    <w:uiPriority w:val="9"/>
    <w:rPr>
      <w:rFonts w:ascii="Arial" w:hAnsi="Arial" w:cs="Arial" w:eastAsia="Arial"/>
      <w:b/>
      <w:bCs/>
      <w:sz w:val="22"/>
      <w:szCs w:val="22"/>
    </w:rPr>
  </w:style>
  <w:style w:type="paragraph" w:styleId="23">
    <w:name w:val="Heading 7"/>
    <w:basedOn w:val="166"/>
    <w:next w:val="166"/>
    <w:link w:val="24"/>
    <w:qFormat/>
    <w:uiPriority w:val="9"/>
    <w:unhideWhenUsed/>
    <w:rPr>
      <w:rFonts w:ascii="Arial" w:hAnsi="Arial" w:cs="Arial" w:eastAsia="Arial"/>
      <w:b/>
      <w:bCs/>
      <w:i/>
      <w:iCs/>
      <w:sz w:val="22"/>
      <w:szCs w:val="22"/>
    </w:rPr>
    <w:pPr>
      <w:keepLines/>
      <w:keepNext/>
      <w:spacing w:after="200" w:before="320"/>
      <w:outlineLvl w:val="6"/>
    </w:pPr>
  </w:style>
  <w:style w:type="character" w:styleId="24">
    <w:name w:val="Heading 7 Char"/>
    <w:basedOn w:val="167"/>
    <w:link w:val="23"/>
    <w:uiPriority w:val="9"/>
    <w:rPr>
      <w:rFonts w:ascii="Arial" w:hAnsi="Arial" w:cs="Arial" w:eastAsia="Arial"/>
      <w:b/>
      <w:bCs/>
      <w:i/>
      <w:iCs/>
      <w:sz w:val="22"/>
      <w:szCs w:val="22"/>
    </w:rPr>
  </w:style>
  <w:style w:type="paragraph" w:styleId="25">
    <w:name w:val="Heading 8"/>
    <w:basedOn w:val="166"/>
    <w:next w:val="166"/>
    <w:link w:val="26"/>
    <w:qFormat/>
    <w:uiPriority w:val="9"/>
    <w:unhideWhenUsed/>
    <w:rPr>
      <w:rFonts w:ascii="Arial" w:hAnsi="Arial" w:cs="Arial" w:eastAsia="Arial"/>
      <w:i/>
      <w:iCs/>
      <w:sz w:val="22"/>
      <w:szCs w:val="22"/>
    </w:rPr>
    <w:pPr>
      <w:keepLines/>
      <w:keepNext/>
      <w:spacing w:after="200" w:before="320"/>
      <w:outlineLvl w:val="7"/>
    </w:pPr>
  </w:style>
  <w:style w:type="character" w:styleId="26">
    <w:name w:val="Heading 8 Char"/>
    <w:basedOn w:val="167"/>
    <w:link w:val="25"/>
    <w:uiPriority w:val="9"/>
    <w:rPr>
      <w:rFonts w:ascii="Arial" w:hAnsi="Arial" w:cs="Arial" w:eastAsia="Arial"/>
      <w:i/>
      <w:iCs/>
      <w:sz w:val="22"/>
      <w:szCs w:val="22"/>
    </w:rPr>
  </w:style>
  <w:style w:type="paragraph" w:styleId="27">
    <w:name w:val="Heading 9"/>
    <w:basedOn w:val="166"/>
    <w:next w:val="166"/>
    <w:link w:val="28"/>
    <w:qFormat/>
    <w:uiPriority w:val="9"/>
    <w:unhideWhenUsed/>
    <w:rPr>
      <w:rFonts w:ascii="Arial" w:hAnsi="Arial" w:cs="Arial" w:eastAsia="Arial"/>
      <w:i/>
      <w:iCs/>
      <w:sz w:val="21"/>
      <w:szCs w:val="21"/>
    </w:rPr>
    <w:pPr>
      <w:keepLines/>
      <w:keepNext/>
      <w:spacing w:after="200" w:before="320"/>
      <w:outlineLvl w:val="8"/>
    </w:pPr>
  </w:style>
  <w:style w:type="character" w:styleId="28">
    <w:name w:val="Heading 9 Char"/>
    <w:basedOn w:val="167"/>
    <w:link w:val="27"/>
    <w:uiPriority w:val="9"/>
    <w:rPr>
      <w:rFonts w:ascii="Arial" w:hAnsi="Arial" w:cs="Arial" w:eastAsia="Arial"/>
      <w:i/>
      <w:iCs/>
      <w:sz w:val="21"/>
      <w:szCs w:val="21"/>
    </w:rPr>
  </w:style>
  <w:style w:type="paragraph" w:styleId="29">
    <w:name w:val="List Paragraph"/>
    <w:basedOn w:val="166"/>
    <w:qFormat/>
    <w:uiPriority w:val="34"/>
    <w:pPr>
      <w:contextualSpacing w:val="true"/>
      <w:ind w:left="720"/>
    </w:pPr>
  </w:style>
  <w:style w:type="paragraph" w:styleId="31">
    <w:name w:val="No Spacing"/>
    <w:qFormat/>
    <w:uiPriority w:val="1"/>
    <w:pPr>
      <w:spacing w:lineRule="auto" w:line="240" w:after="0" w:before="0"/>
    </w:pPr>
  </w:style>
  <w:style w:type="paragraph" w:styleId="32">
    <w:name w:val="Title"/>
    <w:basedOn w:val="166"/>
    <w:next w:val="166"/>
    <w:link w:val="33"/>
    <w:qFormat/>
    <w:uiPriority w:val="10"/>
    <w:rPr>
      <w:sz w:val="48"/>
      <w:szCs w:val="48"/>
    </w:rPr>
    <w:pPr>
      <w:contextualSpacing w:val="true"/>
      <w:spacing w:after="200" w:before="300"/>
    </w:pPr>
  </w:style>
  <w:style w:type="character" w:styleId="33">
    <w:name w:val="Title Char"/>
    <w:basedOn w:val="167"/>
    <w:link w:val="32"/>
    <w:uiPriority w:val="10"/>
    <w:rPr>
      <w:sz w:val="48"/>
      <w:szCs w:val="48"/>
    </w:rPr>
  </w:style>
  <w:style w:type="paragraph" w:styleId="34">
    <w:name w:val="Subtitle"/>
    <w:basedOn w:val="166"/>
    <w:next w:val="166"/>
    <w:link w:val="35"/>
    <w:qFormat/>
    <w:uiPriority w:val="11"/>
    <w:rPr>
      <w:sz w:val="24"/>
      <w:szCs w:val="24"/>
    </w:rPr>
    <w:pPr>
      <w:spacing w:after="200" w:before="200"/>
    </w:pPr>
  </w:style>
  <w:style w:type="character" w:styleId="35">
    <w:name w:val="Subtitle Char"/>
    <w:basedOn w:val="167"/>
    <w:link w:val="34"/>
    <w:uiPriority w:val="11"/>
    <w:rPr>
      <w:sz w:val="24"/>
      <w:szCs w:val="24"/>
    </w:rPr>
  </w:style>
  <w:style w:type="paragraph" w:styleId="36">
    <w:name w:val="Quote"/>
    <w:basedOn w:val="166"/>
    <w:next w:val="166"/>
    <w:link w:val="37"/>
    <w:qFormat/>
    <w:uiPriority w:val="29"/>
    <w:rPr>
      <w:i/>
    </w:rPr>
    <w:pPr>
      <w:ind w:left="720" w:right="720"/>
    </w:pPr>
  </w:style>
  <w:style w:type="character" w:styleId="37">
    <w:name w:val="Quote Char"/>
    <w:link w:val="36"/>
    <w:uiPriority w:val="29"/>
    <w:rPr>
      <w:i/>
    </w:rPr>
  </w:style>
  <w:style w:type="paragraph" w:styleId="38">
    <w:name w:val="Intense Quote"/>
    <w:basedOn w:val="166"/>
    <w:next w:val="166"/>
    <w:link w:val="39"/>
    <w:qFormat/>
    <w:uiPriority w:val="30"/>
    <w:rPr>
      <w:i/>
    </w:rPr>
    <w:pPr>
      <w:contextualSpacing w:val="false"/>
      <w:ind w:left="720" w:right="720"/>
      <w:shd w:val="clear" w:color="auto" w:fill="F2F2F2"/>
      <w:pBdr>
        <w:left w:val="single" w:color="FFFFFF" w:sz="4" w:space="10"/>
        <w:top w:val="single" w:color="FFFFFF" w:sz="4" w:space="5"/>
        <w:right w:val="single" w:color="FFFFFF" w:sz="4" w:space="10"/>
        <w:bottom w:val="single" w:color="FFFFFF" w:sz="4" w:space="5"/>
      </w:pBdr>
    </w:pPr>
  </w:style>
  <w:style w:type="character" w:styleId="39">
    <w:name w:val="Intense Quote Char"/>
    <w:link w:val="38"/>
    <w:uiPriority w:val="30"/>
    <w:rPr>
      <w:i/>
    </w:rPr>
  </w:style>
  <w:style w:type="paragraph" w:styleId="40">
    <w:name w:val="Header"/>
    <w:basedOn w:val="166"/>
    <w:link w:val="41"/>
    <w:uiPriority w:val="99"/>
    <w:unhideWhenUsed/>
    <w:pPr>
      <w:spacing w:lineRule="auto" w:line="240" w:after="0"/>
      <w:tabs>
        <w:tab w:val="center" w:pos="7143" w:leader="none"/>
        <w:tab w:val="right" w:pos="14287" w:leader="none"/>
      </w:tabs>
    </w:pPr>
  </w:style>
  <w:style w:type="character" w:styleId="41">
    <w:name w:val="Header Char"/>
    <w:basedOn w:val="167"/>
    <w:link w:val="40"/>
    <w:uiPriority w:val="99"/>
  </w:style>
  <w:style w:type="paragraph" w:styleId="42">
    <w:name w:val="Footer"/>
    <w:basedOn w:val="166"/>
    <w:link w:val="43"/>
    <w:uiPriority w:val="99"/>
    <w:unhideWhenUsed/>
    <w:pPr>
      <w:spacing w:lineRule="auto" w:line="240" w:after="0"/>
      <w:tabs>
        <w:tab w:val="center" w:pos="7143" w:leader="none"/>
        <w:tab w:val="right" w:pos="14287" w:leader="none"/>
      </w:tabs>
    </w:pPr>
  </w:style>
  <w:style w:type="character" w:styleId="43">
    <w:name w:val="Footer Char"/>
    <w:basedOn w:val="167"/>
    <w:link w:val="42"/>
    <w:uiPriority w:val="99"/>
  </w:style>
  <w:style w:type="table" w:styleId="45">
    <w:name w:val="Lined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F2F2F2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F2F2F2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7F7F7F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7F7F7F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7F7F7F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7F7F7F"/>
      </w:tcPr>
    </w:tblStylePr>
  </w:style>
  <w:style w:type="table" w:styleId="46">
    <w:name w:val="Lined - Accent 1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C6D9F1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C6D9F1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548DD4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548DD4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548DD4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548DD4"/>
      </w:tcPr>
    </w:tblStylePr>
  </w:style>
  <w:style w:type="table" w:styleId="47">
    <w:name w:val="Lined - Accent 2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F2DBDB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F2DBDB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D99594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D99594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D99594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D99594"/>
      </w:tcPr>
    </w:tblStylePr>
  </w:style>
  <w:style w:type="table" w:styleId="48">
    <w:name w:val="Lined - Accent 3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EAF1DD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EAF1DD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9BB559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9BB559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9BB559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9BB559"/>
      </w:tcPr>
    </w:tblStylePr>
  </w:style>
  <w:style w:type="table" w:styleId="49">
    <w:name w:val="Lined - Accent 4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E5DFEC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E5DFEC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B2A1C7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B2A1C7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B2A1C7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B2A1C7"/>
      </w:tcPr>
    </w:tblStylePr>
  </w:style>
  <w:style w:type="table" w:styleId="50">
    <w:name w:val="Lined - Accent 5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DAEEF3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DAEEF3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4BACC6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4BACC6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4BACC6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4BACC6"/>
      </w:tcPr>
    </w:tblStylePr>
  </w:style>
  <w:style w:type="table" w:styleId="51">
    <w:name w:val="Lined - Accent 6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FDE9D9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FDE9D9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F79646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F79646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F79646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F79646"/>
      </w:tcPr>
    </w:tblStylePr>
  </w:style>
  <w:style w:type="table" w:styleId="52">
    <w:name w:val="Bordered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D9D9D9" w:sz="4" w:space="0"/>
        <w:top w:val="single" w:color="D9D9D9" w:sz="4" w:space="0"/>
        <w:right w:val="single" w:color="D9D9D9" w:sz="4" w:space="0"/>
        <w:bottom w:val="single" w:color="D9D9D9" w:sz="4" w:space="0"/>
        <w:insideV w:val="single" w:color="D9D9D9" w:sz="4" w:space="0"/>
        <w:insideH w:val="single" w:color="D9D9D9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D9D9D9" w:sz="4" w:space="0"/>
          <w:top w:val="single" w:color="D9D9D9" w:sz="4" w:space="0"/>
          <w:right w:val="single" w:color="D9D9D9" w:sz="4" w:space="0"/>
          <w:bottom w:val="single" w:color="D9D9D9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7F7F7F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7F7F7F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7F7F7F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7F7F7F" w:sz="12" w:space="0"/>
        </w:tcBorders>
      </w:tcPr>
    </w:tblStylePr>
  </w:style>
  <w:style w:type="table" w:styleId="53">
    <w:name w:val="Bordered - Accent 1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B8CCE4" w:sz="4" w:space="0"/>
        <w:top w:val="single" w:color="B8CCE4" w:sz="4" w:space="0"/>
        <w:right w:val="single" w:color="B8CCE4" w:sz="4" w:space="0"/>
        <w:bottom w:val="single" w:color="B8CCE4" w:sz="4" w:space="0"/>
        <w:insideV w:val="single" w:color="B8CCE4" w:sz="4" w:space="0"/>
        <w:insideH w:val="single" w:color="B8CCE4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B8CCE4" w:sz="4" w:space="0"/>
          <w:top w:val="single" w:color="B8CCE4" w:sz="4" w:space="0"/>
          <w:right w:val="single" w:color="B8CCE4" w:sz="4" w:space="0"/>
          <w:bottom w:val="single" w:color="B8CCE4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4F81BD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4F81BD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4F81BD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4F81BD" w:sz="12" w:space="0"/>
        </w:tcBorders>
      </w:tcPr>
    </w:tblStylePr>
  </w:style>
  <w:style w:type="table" w:styleId="54">
    <w:name w:val="Bordered - Accent 2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E5B8B7" w:sz="4" w:space="0"/>
        <w:top w:val="single" w:color="E5B8B7" w:sz="4" w:space="0"/>
        <w:right w:val="single" w:color="E5B8B7" w:sz="4" w:space="0"/>
        <w:bottom w:val="single" w:color="E5B8B7" w:sz="4" w:space="0"/>
        <w:insideV w:val="single" w:color="E5B8B7" w:sz="4" w:space="0"/>
        <w:insideH w:val="single" w:color="E5B8B7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E5B8B7" w:sz="4" w:space="0"/>
          <w:top w:val="single" w:color="E5B8B7" w:sz="4" w:space="0"/>
          <w:right w:val="single" w:color="E5B8B7" w:sz="4" w:space="0"/>
          <w:bottom w:val="single" w:color="E5B8B7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D99594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D99594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D99594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D99594" w:sz="12" w:space="0"/>
        </w:tcBorders>
      </w:tcPr>
    </w:tblStylePr>
  </w:style>
  <w:style w:type="table" w:styleId="55">
    <w:name w:val="Bordered - Accent 3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D6E3BC" w:sz="4" w:space="0"/>
        <w:top w:val="single" w:color="D6E3BC" w:sz="4" w:space="0"/>
        <w:right w:val="single" w:color="D6E3BC" w:sz="4" w:space="0"/>
        <w:bottom w:val="single" w:color="D6E3BC" w:sz="4" w:space="0"/>
        <w:insideV w:val="single" w:color="D6E3BC" w:sz="4" w:space="0"/>
        <w:insideH w:val="single" w:color="D6E3BC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D6E3BC" w:sz="4" w:space="0"/>
          <w:top w:val="single" w:color="D6E3BC" w:sz="4" w:space="0"/>
          <w:right w:val="single" w:color="D6E3BC" w:sz="4" w:space="0"/>
          <w:bottom w:val="single" w:color="D6E3BC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C2D69B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C2D69B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C2D69B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C2D69B" w:sz="12" w:space="0"/>
        </w:tcBorders>
      </w:tcPr>
    </w:tblStylePr>
  </w:style>
  <w:style w:type="table" w:styleId="56">
    <w:name w:val="Bordered - Accent 4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CCC0D9" w:sz="4" w:space="0"/>
        <w:top w:val="single" w:color="CCC0D9" w:sz="4" w:space="0"/>
        <w:right w:val="single" w:color="CCC0D9" w:sz="4" w:space="0"/>
        <w:bottom w:val="single" w:color="CCC0D9" w:sz="4" w:space="0"/>
        <w:insideV w:val="single" w:color="CCC0D9" w:sz="4" w:space="0"/>
        <w:insideH w:val="single" w:color="CCC0D9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CCC0D9" w:sz="4" w:space="0"/>
          <w:top w:val="single" w:color="CCC0D9" w:sz="4" w:space="0"/>
          <w:right w:val="single" w:color="CCC0D9" w:sz="4" w:space="0"/>
          <w:bottom w:val="single" w:color="CCC0D9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B2A1C7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B2A1C7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B2A1C7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B2A1C7" w:sz="12" w:space="0"/>
        </w:tcBorders>
      </w:tcPr>
    </w:tblStylePr>
  </w:style>
  <w:style w:type="table" w:styleId="57">
    <w:name w:val="Bordered - Accent 5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B6DDE8" w:sz="4" w:space="0"/>
        <w:top w:val="single" w:color="B6DDE8" w:sz="4" w:space="0"/>
        <w:right w:val="single" w:color="B6DDE8" w:sz="4" w:space="0"/>
        <w:bottom w:val="single" w:color="B6DDE8" w:sz="4" w:space="0"/>
        <w:insideV w:val="single" w:color="B6DDE8" w:sz="4" w:space="0"/>
        <w:insideH w:val="single" w:color="B6DDE8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B6DDE8" w:sz="4" w:space="0"/>
          <w:top w:val="single" w:color="B6DDE8" w:sz="4" w:space="0"/>
          <w:right w:val="single" w:color="B6DDE8" w:sz="4" w:space="0"/>
          <w:bottom w:val="single" w:color="B6DDE8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92CDDC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92CDDC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92CDDC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92CDDC" w:sz="12" w:space="0"/>
        </w:tcBorders>
      </w:tcPr>
    </w:tblStylePr>
  </w:style>
  <w:style w:type="table" w:styleId="58">
    <w:name w:val="Bordered - Accent 6"/>
    <w:basedOn w:val="168"/>
    <w:uiPriority w:val="99"/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FBD4B4" w:sz="4" w:space="0"/>
        <w:top w:val="single" w:color="FBD4B4" w:sz="4" w:space="0"/>
        <w:right w:val="single" w:color="FBD4B4" w:sz="4" w:space="0"/>
        <w:bottom w:val="single" w:color="FBD4B4" w:sz="4" w:space="0"/>
        <w:insideV w:val="single" w:color="FBD4B4" w:sz="4" w:space="0"/>
        <w:insideH w:val="single" w:color="FBD4B4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  <w:tcPr>
        <w:tcBorders>
          <w:left w:val="single" w:color="FBD4B4" w:sz="4" w:space="0"/>
          <w:top w:val="single" w:color="FBD4B4" w:sz="4" w:space="0"/>
          <w:right w:val="single" w:color="FBD4B4" w:sz="4" w:space="0"/>
          <w:bottom w:val="single" w:color="FBD4B4" w:sz="4" w:space="0"/>
        </w:tcBorders>
      </w:tcPr>
    </w:tblStylePr>
    <w:tblStylePr w:type="firstCol">
      <w:rPr>
        <w:rFonts w:ascii="Arial" w:hAnsi="Arial"/>
        <w:color w:val="404040"/>
        <w:sz w:val="22"/>
      </w:rPr>
      <w:tcPr>
        <w:tcBorders>
          <w:right w:val="single" w:color="FABF8F" w:sz="12" w:space="0"/>
        </w:tcBorders>
      </w:tcPr>
    </w:tblStylePr>
    <w:tblStylePr w:type="firstRow">
      <w:rPr>
        <w:rFonts w:ascii="Arial" w:hAnsi="Arial"/>
        <w:color w:val="404040"/>
        <w:sz w:val="22"/>
      </w:rPr>
      <w:tcPr>
        <w:tcBorders>
          <w:bottom w:val="single" w:color="FABF8F" w:sz="12" w:space="0"/>
        </w:tcBorders>
      </w:tcPr>
    </w:tblStylePr>
    <w:tblStylePr w:type="lastCol">
      <w:rPr>
        <w:rFonts w:ascii="Arial" w:hAnsi="Arial"/>
        <w:color w:val="404040"/>
        <w:sz w:val="22"/>
      </w:rPr>
      <w:tcPr>
        <w:tcBorders>
          <w:left w:val="single" w:color="FABF8F" w:sz="12" w:space="0"/>
        </w:tcBorders>
      </w:tcPr>
    </w:tblStylePr>
    <w:tblStylePr w:type="lastRow">
      <w:rPr>
        <w:rFonts w:ascii="Arial" w:hAnsi="Arial"/>
        <w:color w:val="404040"/>
        <w:sz w:val="22"/>
      </w:rPr>
      <w:tcPr>
        <w:tcBorders>
          <w:top w:val="single" w:color="FABF8F" w:sz="12" w:space="0"/>
        </w:tcBorders>
      </w:tcPr>
    </w:tblStylePr>
  </w:style>
  <w:style w:type="table" w:styleId="59">
    <w:name w:val="Bordered &amp; Lined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595959" w:sz="4" w:space="0"/>
        <w:top w:val="single" w:color="595959" w:sz="4" w:space="0"/>
        <w:right w:val="single" w:color="595959" w:sz="4" w:space="0"/>
        <w:bottom w:val="single" w:color="595959" w:sz="4" w:space="0"/>
        <w:insideV w:val="single" w:color="595959" w:sz="4" w:space="0"/>
        <w:insideH w:val="single" w:color="595959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F2F2F2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D9D9D9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7F7F7F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7F7F7F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7F7F7F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7F7F7F"/>
      </w:tcPr>
    </w:tblStylePr>
  </w:style>
  <w:style w:type="table" w:styleId="60">
    <w:name w:val="Bordered &amp; Lined - Accent 1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1F497D" w:sz="4" w:space="0"/>
        <w:top w:val="single" w:color="1F497D" w:sz="4" w:space="0"/>
        <w:right w:val="single" w:color="1F497D" w:sz="4" w:space="0"/>
        <w:bottom w:val="single" w:color="1F497D" w:sz="4" w:space="0"/>
        <w:insideV w:val="single" w:color="1F497D" w:sz="4" w:space="0"/>
        <w:insideH w:val="single" w:color="1F497D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C6D9F1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C6D9F1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548DD4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548DD4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548DD4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548DD4"/>
      </w:tcPr>
    </w:tblStylePr>
  </w:style>
  <w:style w:type="table" w:styleId="61">
    <w:name w:val="Bordered &amp; Lined - Accent 2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C0504D" w:sz="4" w:space="0"/>
        <w:top w:val="single" w:color="C0504D" w:sz="4" w:space="0"/>
        <w:right w:val="single" w:color="C0504D" w:sz="4" w:space="0"/>
        <w:bottom w:val="single" w:color="C0504D" w:sz="4" w:space="0"/>
        <w:insideV w:val="single" w:color="C0504D" w:sz="4" w:space="0"/>
        <w:insideH w:val="single" w:color="C0504D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F2DBDB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F2DBDB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D99594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D99594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D99594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D99594"/>
      </w:tcPr>
    </w:tblStylePr>
  </w:style>
  <w:style w:type="table" w:styleId="62">
    <w:name w:val="Bordered &amp; Lined - Accent 3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76923C" w:sz="4" w:space="0"/>
        <w:top w:val="single" w:color="76923C" w:sz="4" w:space="0"/>
        <w:right w:val="single" w:color="76923C" w:sz="4" w:space="0"/>
        <w:bottom w:val="single" w:color="76923C" w:sz="4" w:space="0"/>
        <w:insideV w:val="single" w:color="76923C" w:sz="4" w:space="0"/>
        <w:insideH w:val="single" w:color="76923C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EAF1DD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EAF1DD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9BBB59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9BBB59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9BBB59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9BBB59"/>
      </w:tcPr>
    </w:tblStylePr>
  </w:style>
  <w:style w:type="table" w:styleId="63">
    <w:name w:val="Bordered &amp; Lined - Accent 4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8064A2" w:sz="4" w:space="0"/>
        <w:top w:val="single" w:color="8064A2" w:sz="4" w:space="0"/>
        <w:right w:val="single" w:color="8064A2" w:sz="4" w:space="0"/>
        <w:bottom w:val="single" w:color="8064A2" w:sz="4" w:space="0"/>
        <w:insideV w:val="single" w:color="8064A2" w:sz="4" w:space="0"/>
        <w:insideH w:val="single" w:color="8064A2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E5DFEC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E5DFEC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B2A1C7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B2A1C7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B2A1C7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B2A1C7"/>
      </w:tcPr>
    </w:tblStylePr>
  </w:style>
  <w:style w:type="table" w:styleId="64">
    <w:name w:val="Bordered &amp; Lined - Accent 5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31849B" w:sz="4" w:space="0"/>
        <w:top w:val="single" w:color="31849B" w:sz="4" w:space="0"/>
        <w:right w:val="single" w:color="31849B" w:sz="4" w:space="0"/>
        <w:bottom w:val="single" w:color="31849B" w:sz="4" w:space="0"/>
        <w:insideV w:val="single" w:color="31849B" w:sz="4" w:space="0"/>
        <w:insideH w:val="single" w:color="31849B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DAEEF3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DAEEF3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4BACC6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4BACC6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4BACC6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4BACC6"/>
      </w:tcPr>
    </w:tblStylePr>
  </w:style>
  <w:style w:type="table" w:styleId="65">
    <w:name w:val="Bordered &amp; Lined - Accent 6"/>
    <w:basedOn w:val="168"/>
    <w:uiPriority w:val="99"/>
    <w:rPr>
      <w:color w:val="404040"/>
    </w:rPr>
    <w:pPr>
      <w:spacing w:lineRule="auto" w:line="240" w:after="0"/>
    </w:pPr>
    <w:tblPr>
      <w:tblStyleRowBandSize w:val="1"/>
      <w:tblStyleColBandSize w:val="1"/>
      <w:tblInd w:w="0" w:type="dxa"/>
      <w:tblBorders>
        <w:left w:val="single" w:color="E36C0A" w:sz="4" w:space="0"/>
        <w:top w:val="single" w:color="E36C0A" w:sz="4" w:space="0"/>
        <w:right w:val="single" w:color="E36C0A" w:sz="4" w:space="0"/>
        <w:bottom w:val="single" w:color="E36C0A" w:sz="4" w:space="0"/>
        <w:insideV w:val="single" w:color="E36C0A" w:sz="4" w:space="0"/>
        <w:insideH w:val="single" w:color="E36C0A" w:sz="4" w:space="0"/>
      </w:tblBorders>
      <w:tblCellMar>
        <w:left w:w="170" w:type="dxa"/>
        <w:top w:w="96" w:type="dxa"/>
        <w:right w:w="170" w:type="dxa"/>
        <w:bottom w:w="96" w:type="dxa"/>
      </w:tblCellMar>
    </w:tblPr>
    <w:tblStylePr w:type="band1Horz">
      <w:rPr>
        <w:rFonts w:ascii="Arial" w:hAnsi="Arial"/>
        <w:color w:val="404040"/>
        <w:sz w:val="22"/>
      </w:rPr>
    </w:tblStylePr>
    <w:tblStylePr w:type="band1Vert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cPr>
        <w:shd w:val="clear" w:color="auto" w:fill="FDE9D9"/>
      </w:tcPr>
    </w:tblStylePr>
    <w:tblStylePr w:type="band2Vert">
      <w:rPr>
        <w:rFonts w:ascii="Arial" w:hAnsi="Arial"/>
        <w:color w:val="404040"/>
        <w:sz w:val="22"/>
      </w:rPr>
      <w:tcPr>
        <w:shd w:val="clear" w:color="auto" w:fill="FDE9D9"/>
      </w:tcPr>
    </w:tblStylePr>
    <w:tblStylePr w:type="firstCol">
      <w:rPr>
        <w:rFonts w:ascii="Arial" w:hAnsi="Arial"/>
        <w:color w:val="F2F2F2"/>
        <w:sz w:val="22"/>
      </w:rPr>
      <w:tcPr>
        <w:shd w:val="clear" w:color="auto" w:fill="F79646"/>
      </w:tcPr>
    </w:tblStylePr>
    <w:tblStylePr w:type="firstRow">
      <w:rPr>
        <w:rFonts w:ascii="Arial" w:hAnsi="Arial"/>
        <w:color w:val="F2F2F2"/>
        <w:sz w:val="22"/>
      </w:rPr>
      <w:tcPr>
        <w:shd w:val="clear" w:color="auto" w:fill="F79646"/>
      </w:tcPr>
    </w:tblStylePr>
    <w:tblStylePr w:type="lastCol">
      <w:rPr>
        <w:rFonts w:ascii="Arial" w:hAnsi="Arial"/>
        <w:color w:val="F2F2F2"/>
        <w:sz w:val="22"/>
      </w:rPr>
      <w:tcPr>
        <w:shd w:val="clear" w:color="auto" w:fill="F79646"/>
      </w:tcPr>
    </w:tblStylePr>
    <w:tblStylePr w:type="lastRow">
      <w:rPr>
        <w:rFonts w:ascii="Arial" w:hAnsi="Arial"/>
        <w:color w:val="F2F2F2"/>
        <w:sz w:val="22"/>
      </w:rPr>
      <w:tcPr>
        <w:shd w:val="clear" w:color="auto" w:fill="F79646"/>
      </w:tcPr>
    </w:tblStylePr>
  </w:style>
  <w:style w:type="paragraph" w:styleId="67">
    <w:name w:val="footnote text"/>
    <w:basedOn w:val="166"/>
    <w:link w:val="68"/>
    <w:uiPriority w:val="99"/>
    <w:semiHidden/>
    <w:unhideWhenUsed/>
    <w:rPr>
      <w:sz w:val="18"/>
    </w:rPr>
    <w:pPr>
      <w:spacing w:lineRule="auto" w:line="240" w:after="40"/>
    </w:pPr>
  </w:style>
  <w:style w:type="character" w:styleId="68">
    <w:name w:val="Footnote Text Char"/>
    <w:link w:val="67"/>
    <w:uiPriority w:val="99"/>
    <w:rPr>
      <w:sz w:val="18"/>
    </w:rPr>
  </w:style>
  <w:style w:type="character" w:styleId="69">
    <w:name w:val="footnote reference"/>
    <w:basedOn w:val="167"/>
    <w:uiPriority w:val="99"/>
    <w:unhideWhenUsed/>
    <w:rPr>
      <w:vertAlign w:val="superscript"/>
    </w:rPr>
  </w:style>
  <w:style w:type="paragraph" w:styleId="70">
    <w:name w:val="toc 1"/>
    <w:basedOn w:val="166"/>
    <w:next w:val="166"/>
    <w:uiPriority w:val="39"/>
    <w:unhideWhenUsed/>
    <w:pPr>
      <w:ind w:left="0" w:right="0" w:hanging="0"/>
      <w:spacing w:after="57"/>
    </w:pPr>
  </w:style>
  <w:style w:type="paragraph" w:styleId="71">
    <w:name w:val="toc 2"/>
    <w:basedOn w:val="166"/>
    <w:next w:val="166"/>
    <w:uiPriority w:val="39"/>
    <w:unhideWhenUsed/>
    <w:pPr>
      <w:ind w:left="283" w:right="0" w:hanging="0"/>
      <w:spacing w:after="57"/>
    </w:pPr>
  </w:style>
  <w:style w:type="paragraph" w:styleId="72">
    <w:name w:val="toc 3"/>
    <w:basedOn w:val="166"/>
    <w:next w:val="166"/>
    <w:uiPriority w:val="39"/>
    <w:unhideWhenUsed/>
    <w:pPr>
      <w:ind w:left="567" w:right="0" w:hanging="0"/>
      <w:spacing w:after="57"/>
    </w:pPr>
  </w:style>
  <w:style w:type="paragraph" w:styleId="73">
    <w:name w:val="toc 4"/>
    <w:basedOn w:val="166"/>
    <w:next w:val="166"/>
    <w:uiPriority w:val="39"/>
    <w:unhideWhenUsed/>
    <w:pPr>
      <w:ind w:left="850" w:right="0" w:hanging="0"/>
      <w:spacing w:after="57"/>
    </w:pPr>
  </w:style>
  <w:style w:type="paragraph" w:styleId="74">
    <w:name w:val="toc 5"/>
    <w:basedOn w:val="166"/>
    <w:next w:val="166"/>
    <w:uiPriority w:val="39"/>
    <w:unhideWhenUsed/>
    <w:pPr>
      <w:ind w:left="1134" w:right="0" w:hanging="0"/>
      <w:spacing w:after="57"/>
    </w:pPr>
  </w:style>
  <w:style w:type="paragraph" w:styleId="75">
    <w:name w:val="toc 6"/>
    <w:basedOn w:val="166"/>
    <w:next w:val="166"/>
    <w:uiPriority w:val="39"/>
    <w:unhideWhenUsed/>
    <w:pPr>
      <w:ind w:left="1417" w:right="0" w:hanging="0"/>
      <w:spacing w:after="57"/>
    </w:pPr>
  </w:style>
  <w:style w:type="paragraph" w:styleId="76">
    <w:name w:val="toc 7"/>
    <w:basedOn w:val="166"/>
    <w:next w:val="166"/>
    <w:uiPriority w:val="39"/>
    <w:unhideWhenUsed/>
    <w:pPr>
      <w:ind w:left="1701" w:right="0" w:hanging="0"/>
      <w:spacing w:after="57"/>
    </w:pPr>
  </w:style>
  <w:style w:type="paragraph" w:styleId="77">
    <w:name w:val="toc 8"/>
    <w:basedOn w:val="166"/>
    <w:next w:val="166"/>
    <w:uiPriority w:val="39"/>
    <w:unhideWhenUsed/>
    <w:pPr>
      <w:ind w:left="1984" w:right="0" w:hanging="0"/>
      <w:spacing w:after="57"/>
    </w:pPr>
  </w:style>
  <w:style w:type="paragraph" w:styleId="78">
    <w:name w:val="toc 9"/>
    <w:basedOn w:val="166"/>
    <w:next w:val="166"/>
    <w:uiPriority w:val="39"/>
    <w:unhideWhenUsed/>
    <w:pPr>
      <w:ind w:left="2268" w:right="0" w:hanging="0"/>
      <w:spacing w:after="57"/>
    </w:pPr>
  </w:style>
  <w:style w:type="paragraph" w:styleId="79">
    <w:name w:val="TOC Heading"/>
    <w:uiPriority w:val="39"/>
    <w:unhideWhenUsed/>
  </w:style>
  <w:style w:type="paragraph" w:styleId="166" w:default="1">
    <w:name w:val="Normal"/>
    <w:qFormat/>
  </w:style>
  <w:style w:type="character" w:styleId="167" w:default="1">
    <w:name w:val="Default Paragraph Font"/>
    <w:uiPriority w:val="1"/>
    <w:unhideWhenUsed/>
  </w:style>
  <w:style w:type="table" w:styleId="168" w:default="1">
    <w:name w:val="Normal Table"/>
    <w:uiPriority w:val="99"/>
    <w:semiHidden/>
    <w:unhideWhenUsed/>
    <w:tblPr>
      <w:tblInd w:w="0" w:type="dxa"/>
      <w:tblCellMar>
        <w:left w:w="108" w:type="dxa"/>
        <w:top w:w="0" w:type="dxa"/>
        <w:right w:w="108" w:type="dxa"/>
        <w:bottom w:w="0" w:type="dxa"/>
      </w:tblCellMar>
    </w:tblPr>
  </w:style>
  <w:style w:type="numbering" w:styleId="169" w:default="1">
    <w:name w:val="No List"/>
    <w:uiPriority w:val="99"/>
    <w:semiHidden/>
    <w:unhideWhenUsed/>
  </w:style>
  <w:style w:type="paragraph" w:styleId="170" w:customStyle="1">
    <w:name w:val="EndNote Bibliography Title"/>
    <w:basedOn w:val="166"/>
    <w:rPr>
      <w:rFonts w:ascii="Cambria" w:hAnsi="Cambria"/>
      <w:lang w:val="en-US"/>
    </w:rPr>
    <w:pPr>
      <w:jc w:val="center"/>
    </w:pPr>
  </w:style>
  <w:style w:type="paragraph" w:styleId="171" w:customStyle="1">
    <w:name w:val="EndNote Bibliography"/>
    <w:basedOn w:val="166"/>
    <w:rPr>
      <w:rFonts w:ascii="Cambria" w:hAnsi="Cambria"/>
      <w:lang w:val="en-US"/>
    </w:rPr>
  </w:style>
  <w:style w:type="table" w:styleId="172">
    <w:name w:val="Table Grid"/>
    <w:basedOn w:val="168"/>
    <w:uiPriority w:val="59"/>
    <w:tblPr>
      <w:tblInd w:w="0" w:type="dxa"/>
      <w:tblBorders>
        <w:left w:val="single" w:color="000000" w:sz="4" w:space="0"/>
        <w:top w:val="single" w:color="000000" w:sz="4" w:space="0"/>
        <w:right w:val="single" w:color="000000" w:sz="4" w:space="0"/>
        <w:bottom w:val="single" w:color="000000" w:sz="4" w:space="0"/>
        <w:insideV w:val="single" w:color="000000" w:sz="4" w:space="0"/>
        <w:insideH w:val="single" w:color="000000" w:sz="4" w:space="0"/>
      </w:tblBorders>
      <w:tblCellMar>
        <w:left w:w="108" w:type="dxa"/>
        <w:top w:w="0" w:type="dxa"/>
        <w:right w:w="108" w:type="dxa"/>
        <w:bottom w:w="0" w:type="dxa"/>
      </w:tblCellMar>
    </w:tblPr>
  </w:style>
  <w:style w:type="character" w:styleId="173">
    <w:name w:val="Hyperlink"/>
    <w:basedOn w:val="167"/>
    <w:uiPriority w:val="99"/>
    <w:unhideWhenUsed/>
    <w:rPr>
      <w:color w:val="0000FF" w:themeColor="hyperlink"/>
      <w:u w:val="single"/>
    </w:rPr>
  </w:style>
</w:styles>
</file>

<file path=word/webSettings.xml><?xml version="1.0" encoding="utf-8"?>
<w:webSettings xmlns:w="http://schemas.openxmlformats.org/wordprocessingml/2006/main">
  <w:optimizeForBrowser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tyles" Target="styles.xml" /><Relationship Id="rId2" Type="http://schemas.openxmlformats.org/officeDocument/2006/relationships/settings" Target="settings.xml" /><Relationship Id="rId3" Type="http://schemas.openxmlformats.org/officeDocument/2006/relationships/webSettings" Target="webSettings.xml" /><Relationship Id="rId4" Type="http://schemas.openxmlformats.org/officeDocument/2006/relationships/fontTable" Target="fontTable.xml" /><Relationship Id="rId5" Type="http://schemas.openxmlformats.org/officeDocument/2006/relationships/theme" Target="theme/theme1.xml" /><Relationship Id="rId6" Type="http://schemas.openxmlformats.org/officeDocument/2006/relationships/footnotes" Target="footnotes.xml" /></Relationships>
</file>

<file path=word/_rels/footnotes.xml.rels><?xml version="1.0" encoding="UTF-8" standalone="yes"?><Relationships xmlns="http://schemas.openxmlformats.org/package/2006/relationships"></Relationships>
</file>

<file path=word/theme/theme1.xml><?xml version="1.0" encoding="utf-8"?>
<a:theme xmlns:a="http://schemas.openxmlformats.org/drawingml/2006/main" xmlns:r="http://schemas.openxmlformats.org/officeDocument/2006/relationships" xmlns:p="http://schemas.openxmlformats.org/presentation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Arial"/>
        <a:cs typeface="Arial"/>
      </a:majorFont>
      <a:minorFont>
        <a:latin typeface="Cambria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/>
        </a:gradFill>
        <a:gradFill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/>
        </a:gradFill>
      </a:bgFillStyleLst>
    </a:fmtScheme>
  </a:themeElements>
  <a:objectDefaults>
    <a:spDef>
      <a:spPr bwMode="auto"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 bwMode="auto"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>
  <Application>ONLYOFFICE/5.2.7.2</Application>
  <DocSecurity>0</DocSecurity>
  <HyperlinksChanged>false</HyperlinksChanged>
  <LinksUpToDate>false</LinksUpToDate>
  <ScaleCrop>false</ScaleCrop>
  <SharedDoc>false</SharedDoc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</cp:coreProperties>
</file>